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4F90F1" w14:textId="77777777" w:rsidR="00514A54" w:rsidRPr="00E70A8B" w:rsidRDefault="00A80BB8">
      <w:pPr>
        <w:spacing w:line="480" w:lineRule="auto"/>
        <w:rPr>
          <w:rFonts w:ascii="Arial" w:hAnsi="Arial" w:cs="Arial"/>
          <w:b/>
          <w:sz w:val="28"/>
          <w:szCs w:val="28"/>
          <w:lang w:val="en-GB"/>
        </w:rPr>
      </w:pPr>
      <w:r w:rsidRPr="00E70A8B">
        <w:rPr>
          <w:rFonts w:ascii="Arial" w:hAnsi="Arial" w:cs="Arial"/>
          <w:b/>
          <w:sz w:val="28"/>
          <w:szCs w:val="28"/>
          <w:lang w:val="en-GB"/>
        </w:rPr>
        <w:t>Classification of non-coding variants with high pathogenic impact</w:t>
      </w:r>
    </w:p>
    <w:p w14:paraId="68785C38" w14:textId="77777777" w:rsidR="00514A54" w:rsidRPr="00E70A8B" w:rsidRDefault="00514A54">
      <w:pPr>
        <w:spacing w:line="480" w:lineRule="auto"/>
        <w:rPr>
          <w:rFonts w:ascii="Arial" w:hAnsi="Arial" w:cs="Arial"/>
          <w:sz w:val="22"/>
          <w:szCs w:val="22"/>
          <w:lang w:val="en-GB"/>
        </w:rPr>
      </w:pPr>
    </w:p>
    <w:p w14:paraId="6C76B50C" w14:textId="77777777" w:rsidR="00514A54" w:rsidRPr="00E70A8B" w:rsidRDefault="00A80BB8">
      <w:pPr>
        <w:spacing w:line="480" w:lineRule="auto"/>
        <w:jc w:val="both"/>
        <w:rPr>
          <w:rFonts w:ascii="Arial" w:hAnsi="Arial" w:cs="Arial"/>
        </w:rPr>
      </w:pPr>
      <w:r w:rsidRPr="00E70A8B">
        <w:rPr>
          <w:rFonts w:ascii="Arial" w:hAnsi="Arial" w:cs="Arial"/>
          <w:sz w:val="22"/>
          <w:szCs w:val="22"/>
        </w:rPr>
        <w:t>Lambert Moyon</w:t>
      </w:r>
      <w:r w:rsidRPr="00E70A8B">
        <w:rPr>
          <w:rFonts w:ascii="Arial" w:hAnsi="Arial" w:cs="Arial"/>
          <w:sz w:val="22"/>
          <w:szCs w:val="22"/>
          <w:vertAlign w:val="superscript"/>
        </w:rPr>
        <w:t>1</w:t>
      </w:r>
      <w:r w:rsidRPr="00E70A8B">
        <w:rPr>
          <w:rFonts w:ascii="Arial" w:hAnsi="Arial" w:cs="Arial"/>
          <w:sz w:val="22"/>
          <w:szCs w:val="22"/>
        </w:rPr>
        <w:t>, Camille Berthelot</w:t>
      </w:r>
      <w:r w:rsidRPr="00E70A8B">
        <w:rPr>
          <w:rFonts w:ascii="Arial" w:hAnsi="Arial" w:cs="Arial"/>
          <w:sz w:val="22"/>
          <w:szCs w:val="22"/>
          <w:vertAlign w:val="superscript"/>
        </w:rPr>
        <w:t>1</w:t>
      </w:r>
      <w:r w:rsidRPr="00E70A8B">
        <w:rPr>
          <w:rFonts w:ascii="Arial" w:hAnsi="Arial" w:cs="Arial"/>
          <w:sz w:val="22"/>
          <w:szCs w:val="22"/>
        </w:rPr>
        <w:t>, Alexandra Louis</w:t>
      </w:r>
      <w:r w:rsidRPr="00E70A8B">
        <w:rPr>
          <w:rFonts w:ascii="Arial" w:hAnsi="Arial" w:cs="Arial"/>
          <w:sz w:val="22"/>
          <w:szCs w:val="22"/>
          <w:vertAlign w:val="superscript"/>
        </w:rPr>
        <w:t>1</w:t>
      </w:r>
      <w:r w:rsidRPr="00E70A8B">
        <w:rPr>
          <w:rFonts w:ascii="Arial" w:hAnsi="Arial" w:cs="Arial"/>
          <w:sz w:val="22"/>
          <w:szCs w:val="22"/>
        </w:rPr>
        <w:t xml:space="preserve">, </w:t>
      </w:r>
      <w:proofErr w:type="spellStart"/>
      <w:r w:rsidRPr="00E70A8B">
        <w:rPr>
          <w:rFonts w:ascii="Arial" w:hAnsi="Arial" w:cs="Arial"/>
          <w:sz w:val="22"/>
          <w:szCs w:val="22"/>
        </w:rPr>
        <w:t>Nga</w:t>
      </w:r>
      <w:proofErr w:type="spellEnd"/>
      <w:r w:rsidRPr="00E70A8B">
        <w:rPr>
          <w:rFonts w:ascii="Arial" w:hAnsi="Arial" w:cs="Arial"/>
          <w:sz w:val="22"/>
          <w:szCs w:val="22"/>
        </w:rPr>
        <w:t xml:space="preserve"> Thi Thuy Nguyen</w:t>
      </w:r>
      <w:r w:rsidRPr="00E70A8B">
        <w:rPr>
          <w:rFonts w:ascii="Arial" w:hAnsi="Arial" w:cs="Arial"/>
          <w:sz w:val="22"/>
          <w:szCs w:val="22"/>
          <w:vertAlign w:val="superscript"/>
        </w:rPr>
        <w:t>1</w:t>
      </w:r>
      <w:r w:rsidRPr="00E70A8B">
        <w:rPr>
          <w:rFonts w:ascii="Arial" w:hAnsi="Arial" w:cs="Arial"/>
          <w:sz w:val="22"/>
          <w:szCs w:val="22"/>
        </w:rPr>
        <w:t xml:space="preserve"> and Hugues </w:t>
      </w:r>
      <w:proofErr w:type="spellStart"/>
      <w:r w:rsidRPr="00E70A8B">
        <w:rPr>
          <w:rFonts w:ascii="Arial" w:hAnsi="Arial" w:cs="Arial"/>
          <w:sz w:val="22"/>
          <w:szCs w:val="22"/>
        </w:rPr>
        <w:t>Roest</w:t>
      </w:r>
      <w:proofErr w:type="spellEnd"/>
      <w:r w:rsidRPr="00E70A8B">
        <w:rPr>
          <w:rFonts w:ascii="Arial" w:hAnsi="Arial" w:cs="Arial"/>
          <w:sz w:val="22"/>
          <w:szCs w:val="22"/>
        </w:rPr>
        <w:t xml:space="preserve"> Crollius</w:t>
      </w:r>
      <w:proofErr w:type="gramStart"/>
      <w:r w:rsidRPr="00E70A8B">
        <w:rPr>
          <w:rFonts w:ascii="Arial" w:hAnsi="Arial" w:cs="Arial"/>
          <w:sz w:val="22"/>
          <w:szCs w:val="22"/>
          <w:vertAlign w:val="superscript"/>
        </w:rPr>
        <w:t>1,*</w:t>
      </w:r>
      <w:proofErr w:type="gramEnd"/>
    </w:p>
    <w:p w14:paraId="210C6BFF" w14:textId="77777777" w:rsidR="00514A54" w:rsidRPr="00E70A8B" w:rsidRDefault="00514A54">
      <w:pPr>
        <w:spacing w:line="480" w:lineRule="auto"/>
        <w:jc w:val="both"/>
        <w:rPr>
          <w:rFonts w:ascii="Arial" w:hAnsi="Arial" w:cs="Arial"/>
          <w:sz w:val="22"/>
          <w:szCs w:val="22"/>
        </w:rPr>
      </w:pPr>
    </w:p>
    <w:p w14:paraId="006C93CB" w14:textId="601A2D9F" w:rsidR="00514A54" w:rsidRPr="00E70A8B" w:rsidRDefault="00A80BB8" w:rsidP="00E70A8B">
      <w:pPr>
        <w:widowControl w:val="0"/>
        <w:suppressAutoHyphens w:val="0"/>
        <w:jc w:val="both"/>
        <w:rPr>
          <w:rFonts w:ascii="Arial" w:hAnsi="Arial" w:cs="Arial"/>
          <w:sz w:val="22"/>
          <w:szCs w:val="22"/>
        </w:rPr>
      </w:pPr>
      <w:r w:rsidRPr="00E70A8B">
        <w:rPr>
          <w:rFonts w:ascii="Arial" w:hAnsi="Arial" w:cs="Arial"/>
          <w:bCs/>
          <w:sz w:val="22"/>
          <w:szCs w:val="22"/>
          <w:vertAlign w:val="superscript"/>
        </w:rPr>
        <w:t xml:space="preserve">1 </w:t>
      </w:r>
      <w:r w:rsidRPr="00E70A8B">
        <w:rPr>
          <w:rFonts w:ascii="Arial" w:hAnsi="Arial" w:cs="Arial"/>
          <w:bCs/>
          <w:sz w:val="22"/>
          <w:szCs w:val="22"/>
        </w:rPr>
        <w:t xml:space="preserve">Ecole Normale Supérieure, PSL </w:t>
      </w:r>
      <w:proofErr w:type="spellStart"/>
      <w:r w:rsidRPr="00E70A8B">
        <w:rPr>
          <w:rFonts w:ascii="Arial" w:hAnsi="Arial" w:cs="Arial"/>
          <w:bCs/>
          <w:sz w:val="22"/>
          <w:szCs w:val="22"/>
        </w:rPr>
        <w:t>Research</w:t>
      </w:r>
      <w:proofErr w:type="spellEnd"/>
      <w:r w:rsidRPr="00E70A8B">
        <w:rPr>
          <w:rFonts w:ascii="Arial" w:hAnsi="Arial" w:cs="Arial"/>
          <w:bCs/>
          <w:sz w:val="22"/>
          <w:szCs w:val="22"/>
        </w:rPr>
        <w:t xml:space="preserve"> </w:t>
      </w:r>
      <w:proofErr w:type="spellStart"/>
      <w:r w:rsidRPr="00E70A8B">
        <w:rPr>
          <w:rFonts w:ascii="Arial" w:hAnsi="Arial" w:cs="Arial"/>
          <w:bCs/>
          <w:sz w:val="22"/>
          <w:szCs w:val="22"/>
        </w:rPr>
        <w:t>University</w:t>
      </w:r>
      <w:proofErr w:type="spellEnd"/>
      <w:r w:rsidRPr="00E70A8B">
        <w:rPr>
          <w:rFonts w:ascii="Arial" w:hAnsi="Arial" w:cs="Arial"/>
          <w:bCs/>
          <w:sz w:val="22"/>
          <w:szCs w:val="22"/>
        </w:rPr>
        <w:t>, CNRS, Inserm, Institut de Biologie de l’Ecole Normale</w:t>
      </w:r>
      <w:r w:rsidR="00E70A8B" w:rsidRPr="00E70A8B">
        <w:rPr>
          <w:rFonts w:ascii="Arial" w:hAnsi="Arial" w:cs="Arial"/>
          <w:bCs/>
          <w:sz w:val="22"/>
          <w:szCs w:val="22"/>
        </w:rPr>
        <w:t xml:space="preserve"> </w:t>
      </w:r>
      <w:r w:rsidRPr="00E70A8B">
        <w:rPr>
          <w:rFonts w:ascii="Arial" w:hAnsi="Arial" w:cs="Arial"/>
          <w:bCs/>
          <w:sz w:val="22"/>
          <w:szCs w:val="22"/>
        </w:rPr>
        <w:t>Supérieure (IBENS), Paris, France</w:t>
      </w:r>
      <w:r w:rsidRPr="00E70A8B">
        <w:rPr>
          <w:rFonts w:ascii="Arial" w:hAnsi="Arial" w:cs="Arial"/>
          <w:sz w:val="22"/>
          <w:szCs w:val="22"/>
        </w:rPr>
        <w:t xml:space="preserve"> </w:t>
      </w:r>
    </w:p>
    <w:p w14:paraId="3D6654A6" w14:textId="77777777" w:rsidR="00E70A8B" w:rsidRPr="00E70A8B" w:rsidRDefault="00E70A8B" w:rsidP="00E70A8B">
      <w:pPr>
        <w:widowControl w:val="0"/>
        <w:suppressAutoHyphens w:val="0"/>
        <w:jc w:val="both"/>
        <w:rPr>
          <w:rFonts w:ascii="Arial" w:hAnsi="Arial" w:cs="Arial"/>
          <w:sz w:val="22"/>
          <w:szCs w:val="22"/>
        </w:rPr>
      </w:pPr>
    </w:p>
    <w:p w14:paraId="606E8E9D" w14:textId="034AE559" w:rsidR="00514A54" w:rsidRPr="00364CB4" w:rsidRDefault="00A80BB8">
      <w:pPr>
        <w:spacing w:line="480" w:lineRule="auto"/>
        <w:jc w:val="both"/>
        <w:rPr>
          <w:rFonts w:ascii="Arial" w:hAnsi="Arial" w:cs="Arial"/>
          <w:sz w:val="22"/>
          <w:szCs w:val="22"/>
        </w:rPr>
      </w:pPr>
      <w:r w:rsidRPr="00364CB4">
        <w:rPr>
          <w:rFonts w:ascii="Arial" w:hAnsi="Arial" w:cs="Arial"/>
          <w:sz w:val="22"/>
          <w:szCs w:val="22"/>
        </w:rPr>
        <w:t>*</w:t>
      </w:r>
      <w:r w:rsidR="00E70A8B" w:rsidRPr="00364CB4">
        <w:rPr>
          <w:rFonts w:ascii="Arial" w:hAnsi="Arial" w:cs="Arial"/>
          <w:sz w:val="22"/>
          <w:szCs w:val="22"/>
        </w:rPr>
        <w:t xml:space="preserve"> hrc@bio.ens.psl.eu</w:t>
      </w:r>
    </w:p>
    <w:p w14:paraId="0C61FBE6" w14:textId="77777777" w:rsidR="00514A54" w:rsidRPr="00364CB4" w:rsidRDefault="00514A54">
      <w:pPr>
        <w:spacing w:line="480" w:lineRule="auto"/>
        <w:rPr>
          <w:rFonts w:ascii="Arial" w:hAnsi="Arial" w:cs="Arial"/>
          <w:sz w:val="22"/>
          <w:szCs w:val="22"/>
        </w:rPr>
      </w:pPr>
    </w:p>
    <w:p w14:paraId="260963D9" w14:textId="77777777" w:rsidR="00514A54" w:rsidRPr="00364CB4" w:rsidRDefault="00514A54">
      <w:pPr>
        <w:rPr>
          <w:rFonts w:ascii="Arial" w:hAnsi="Arial" w:cs="Arial"/>
          <w:b/>
          <w:sz w:val="48"/>
          <w:szCs w:val="48"/>
        </w:rPr>
      </w:pPr>
    </w:p>
    <w:p w14:paraId="514845A3" w14:textId="6DB9EAF8" w:rsidR="00514A54" w:rsidRPr="00E70A8B" w:rsidRDefault="00A961F5">
      <w:pPr>
        <w:jc w:val="center"/>
        <w:rPr>
          <w:rFonts w:ascii="Arial" w:hAnsi="Arial" w:cs="Arial"/>
          <w:b/>
          <w:sz w:val="48"/>
          <w:szCs w:val="48"/>
          <w:lang w:val="en-GB"/>
        </w:rPr>
      </w:pPr>
      <w:r>
        <w:rPr>
          <w:rFonts w:ascii="Arial" w:hAnsi="Arial" w:cs="Arial"/>
          <w:b/>
          <w:sz w:val="48"/>
          <w:szCs w:val="48"/>
          <w:lang w:val="en-GB"/>
        </w:rPr>
        <w:t>Supporting Information</w:t>
      </w:r>
    </w:p>
    <w:p w14:paraId="5CA454D5" w14:textId="77777777" w:rsidR="00514A54" w:rsidRPr="00E70A8B" w:rsidRDefault="00514A54">
      <w:pPr>
        <w:rPr>
          <w:rFonts w:ascii="Arial" w:hAnsi="Arial" w:cs="Arial"/>
          <w:lang w:val="en-GB"/>
        </w:rPr>
      </w:pPr>
    </w:p>
    <w:p w14:paraId="27574852" w14:textId="77777777" w:rsidR="00514A54" w:rsidRPr="00E70A8B" w:rsidRDefault="00514A54">
      <w:pPr>
        <w:rPr>
          <w:rFonts w:ascii="Arial" w:hAnsi="Arial" w:cs="Arial"/>
          <w:lang w:val="en-GB"/>
        </w:rPr>
      </w:pPr>
    </w:p>
    <w:p w14:paraId="5A7E3C91" w14:textId="77777777" w:rsidR="00514A54" w:rsidRPr="00E70A8B" w:rsidRDefault="00514A54">
      <w:pPr>
        <w:rPr>
          <w:rFonts w:ascii="Arial" w:hAnsi="Arial" w:cs="Arial"/>
          <w:lang w:val="en-GB"/>
        </w:rPr>
      </w:pPr>
    </w:p>
    <w:p w14:paraId="37E66B28" w14:textId="77777777" w:rsidR="00514A54" w:rsidRPr="00E70A8B" w:rsidRDefault="00514A54">
      <w:pPr>
        <w:rPr>
          <w:rFonts w:ascii="Arial" w:hAnsi="Arial" w:cs="Arial"/>
          <w:lang w:val="en-GB"/>
        </w:rPr>
      </w:pPr>
    </w:p>
    <w:p w14:paraId="1DA9A743" w14:textId="77777777" w:rsidR="00514A54" w:rsidRPr="00E70A8B" w:rsidRDefault="00514A54">
      <w:pPr>
        <w:rPr>
          <w:rFonts w:ascii="Arial" w:hAnsi="Arial" w:cs="Arial"/>
          <w:lang w:val="en-GB"/>
        </w:rPr>
      </w:pPr>
    </w:p>
    <w:p w14:paraId="108284FE" w14:textId="77777777" w:rsidR="00514A54" w:rsidRPr="00E70A8B" w:rsidRDefault="00A80BB8">
      <w:pPr>
        <w:suppressAutoHyphens w:val="0"/>
        <w:rPr>
          <w:rFonts w:ascii="Arial" w:hAnsi="Arial" w:cs="Arial"/>
          <w:lang w:val="en-GB"/>
        </w:rPr>
      </w:pPr>
      <w:r w:rsidRPr="00E70A8B">
        <w:rPr>
          <w:rFonts w:ascii="Arial" w:hAnsi="Arial" w:cs="Arial"/>
          <w:lang w:val="en-US"/>
        </w:rPr>
        <w:br w:type="page"/>
      </w:r>
    </w:p>
    <w:p w14:paraId="7A34BAF8" w14:textId="77777777" w:rsidR="00514A54" w:rsidRPr="00E70A8B" w:rsidRDefault="00A80BB8">
      <w:pPr>
        <w:suppressAutoHyphens w:val="0"/>
        <w:rPr>
          <w:rFonts w:ascii="Arial" w:hAnsi="Arial" w:cs="Arial"/>
          <w:b/>
          <w:bCs/>
          <w:sz w:val="22"/>
          <w:szCs w:val="22"/>
          <w:lang w:val="en-GB"/>
        </w:rPr>
      </w:pPr>
      <w:r w:rsidRPr="00E70A8B">
        <w:rPr>
          <w:rFonts w:ascii="Arial" w:hAnsi="Arial" w:cs="Arial"/>
          <w:b/>
          <w:bCs/>
          <w:sz w:val="22"/>
          <w:szCs w:val="22"/>
          <w:lang w:val="en-GB"/>
        </w:rPr>
        <w:lastRenderedPageBreak/>
        <w:t xml:space="preserve">Design of the three models for negative control sampling </w:t>
      </w:r>
    </w:p>
    <w:p w14:paraId="53F5ACDC" w14:textId="77777777" w:rsidR="00514A54" w:rsidRPr="00E70A8B" w:rsidRDefault="00514A54">
      <w:pPr>
        <w:suppressAutoHyphens w:val="0"/>
        <w:rPr>
          <w:rFonts w:ascii="Arial" w:hAnsi="Arial" w:cs="Arial"/>
          <w:sz w:val="22"/>
          <w:szCs w:val="22"/>
          <w:lang w:val="en-GB"/>
        </w:rPr>
      </w:pPr>
    </w:p>
    <w:p w14:paraId="0EA7A703" w14:textId="070A1C1B" w:rsidR="00E1114F" w:rsidRPr="00E70A8B" w:rsidRDefault="00E1114F" w:rsidP="005B352E">
      <w:pPr>
        <w:spacing w:beforeAutospacing="1" w:afterAutospacing="1"/>
        <w:jc w:val="both"/>
        <w:rPr>
          <w:rFonts w:ascii="Arial" w:hAnsi="Arial" w:cs="Arial"/>
          <w:color w:val="000000" w:themeColor="text1"/>
          <w:sz w:val="22"/>
          <w:szCs w:val="22"/>
          <w:lang w:val="en-US"/>
        </w:rPr>
      </w:pPr>
      <w:r w:rsidRPr="00E70A8B">
        <w:rPr>
          <w:rFonts w:ascii="Arial" w:hAnsi="Arial" w:cs="Arial"/>
          <w:color w:val="000000" w:themeColor="text1"/>
          <w:sz w:val="22"/>
          <w:szCs w:val="22"/>
          <w:lang w:val="en-US"/>
        </w:rPr>
        <w:t xml:space="preserve">When training machine learning frameworks, imbalance and unequal distributions in the training data are major issues, which have been minimally addressed in the past. The set size and genomic distribution of positive controls is unfortunately limited by data availability in the current state-of-the-art. A potential consequence is that models may largely learn to discriminate based on distance from the nearest gene, which is not particularly useful nor does it require machine learning to achieve. </w:t>
      </w:r>
    </w:p>
    <w:p w14:paraId="50BED191" w14:textId="77777777" w:rsidR="00E1114F" w:rsidRPr="00E70A8B" w:rsidRDefault="00E1114F" w:rsidP="005B352E">
      <w:pPr>
        <w:spacing w:beforeAutospacing="1" w:afterAutospacing="1"/>
        <w:jc w:val="both"/>
        <w:rPr>
          <w:rFonts w:ascii="Arial" w:hAnsi="Arial" w:cs="Arial"/>
          <w:color w:val="000000" w:themeColor="text1"/>
          <w:sz w:val="22"/>
          <w:szCs w:val="22"/>
          <w:lang w:val="en-US"/>
        </w:rPr>
      </w:pPr>
      <w:r w:rsidRPr="00E70A8B">
        <w:rPr>
          <w:rFonts w:ascii="Arial" w:hAnsi="Arial" w:cs="Arial"/>
          <w:color w:val="000000" w:themeColor="text1"/>
          <w:sz w:val="22"/>
          <w:szCs w:val="22"/>
          <w:lang w:val="en-US"/>
        </w:rPr>
        <w:t>The Random model confronts random non-functional variants to the positive controls, and evaluates the baseline: a good model should not be specific to any subcategory of genomic regions, and should work genome-wide. At each training iteration, 880 negative and 880 positive controls are sampled randomly with replacement in a balanced set design. As there are 1,000 training iterations and the negative pool is very large (38 million), we estimate that ~880,000 negative variants are sampled in the training, with minimal resampling.</w:t>
      </w:r>
    </w:p>
    <w:p w14:paraId="437A905A" w14:textId="77777777" w:rsidR="00E1114F" w:rsidRPr="00E70A8B" w:rsidRDefault="00E1114F" w:rsidP="005B352E">
      <w:pPr>
        <w:spacing w:beforeAutospacing="1" w:afterAutospacing="1"/>
        <w:jc w:val="both"/>
        <w:rPr>
          <w:rFonts w:ascii="Arial" w:hAnsi="Arial" w:cs="Arial"/>
          <w:color w:val="000000" w:themeColor="text1"/>
          <w:sz w:val="22"/>
          <w:szCs w:val="22"/>
          <w:lang w:val="en-US"/>
        </w:rPr>
      </w:pPr>
      <w:r w:rsidRPr="00E70A8B">
        <w:rPr>
          <w:rFonts w:ascii="Arial" w:hAnsi="Arial" w:cs="Arial"/>
          <w:color w:val="000000" w:themeColor="text1"/>
          <w:sz w:val="22"/>
          <w:szCs w:val="22"/>
          <w:lang w:val="en-US"/>
        </w:rPr>
        <w:t xml:space="preserve">The Local model confronts the positive variants to closely-located non-functional variants, to ensure that the model does not simply discriminate based on genomic location (especially relative to gene distance), but is able to distinguish true functional variants from their immediate surroundings. Indeed, it is not expected that every base pair in regulatory elements has functional consequences when mutated. We chose to sample negative controls within 1kb, which is the size of an average non-coding regulatory element as determined from epigenomic information (e.g. histone modifications). We find that such closely-located variants are much harder to discriminate, as expected, because they frequently share functional features spanning more than 1kb. </w:t>
      </w:r>
    </w:p>
    <w:p w14:paraId="09C70346" w14:textId="4C354CCE" w:rsidR="00E1114F" w:rsidRPr="00E70A8B" w:rsidRDefault="00E1114F" w:rsidP="00E1114F">
      <w:pPr>
        <w:pStyle w:val="BodyText"/>
        <w:jc w:val="both"/>
        <w:rPr>
          <w:rFonts w:ascii="Arial" w:hAnsi="Arial" w:cs="Arial"/>
          <w:color w:val="000000" w:themeColor="text1"/>
          <w:sz w:val="22"/>
          <w:szCs w:val="22"/>
          <w:lang w:val="en-GB"/>
        </w:rPr>
      </w:pPr>
      <w:r w:rsidRPr="00E70A8B">
        <w:rPr>
          <w:rFonts w:ascii="Arial" w:hAnsi="Arial" w:cs="Arial"/>
          <w:color w:val="000000" w:themeColor="text1"/>
          <w:sz w:val="22"/>
          <w:szCs w:val="22"/>
          <w:lang w:val="en-US"/>
        </w:rPr>
        <w:t>An evaluation of cross-performance (</w:t>
      </w:r>
      <w:bookmarkStart w:id="0" w:name="_GoBack"/>
      <w:r w:rsidRPr="00E70A8B">
        <w:rPr>
          <w:rFonts w:ascii="Arial" w:hAnsi="Arial" w:cs="Arial"/>
          <w:color w:val="000000" w:themeColor="text1"/>
          <w:sz w:val="22"/>
          <w:szCs w:val="22"/>
          <w:lang w:val="en-US"/>
        </w:rPr>
        <w:t>Fig</w:t>
      </w:r>
      <w:bookmarkEnd w:id="0"/>
      <w:r w:rsidR="00826FD0">
        <w:rPr>
          <w:rFonts w:ascii="Arial" w:hAnsi="Arial" w:cs="Arial"/>
          <w:color w:val="000000" w:themeColor="text1"/>
          <w:sz w:val="22"/>
          <w:szCs w:val="22"/>
          <w:lang w:val="en-US"/>
        </w:rPr>
        <w:t xml:space="preserve"> A</w:t>
      </w:r>
      <w:r w:rsidRPr="00E70A8B">
        <w:rPr>
          <w:rFonts w:ascii="Arial" w:hAnsi="Arial" w:cs="Arial"/>
          <w:color w:val="000000" w:themeColor="text1"/>
          <w:sz w:val="22"/>
          <w:szCs w:val="22"/>
          <w:lang w:val="en-US"/>
        </w:rPr>
        <w:t>) indicated that each model performs poorly on the training dataset of the other. This shows that neither the Random nor the Local models generalize to the complete range of situations encountered in real settings. The Adjusted model however uses a composite set of negative controls (randomly and locally sampled), and achieves high performances on all training sets regardless of the genomic distribution of the variants (</w:t>
      </w:r>
      <w:r w:rsidR="00826FD0" w:rsidRPr="00826FD0">
        <w:rPr>
          <w:rFonts w:ascii="Arial" w:hAnsi="Arial" w:cs="Arial"/>
          <w:color w:val="000000" w:themeColor="text1"/>
          <w:sz w:val="22"/>
          <w:szCs w:val="22"/>
          <w:lang w:val="en-US"/>
        </w:rPr>
        <w:t>Fig A</w:t>
      </w:r>
      <w:r w:rsidRPr="00E70A8B">
        <w:rPr>
          <w:rFonts w:ascii="Arial" w:hAnsi="Arial" w:cs="Arial"/>
          <w:color w:val="000000" w:themeColor="text1"/>
          <w:sz w:val="22"/>
          <w:szCs w:val="22"/>
          <w:lang w:val="en-US"/>
        </w:rPr>
        <w:t>).</w:t>
      </w:r>
    </w:p>
    <w:p w14:paraId="1A221829" w14:textId="77777777" w:rsidR="00514A54" w:rsidRPr="00E70A8B" w:rsidRDefault="00A80BB8">
      <w:pPr>
        <w:suppressAutoHyphens w:val="0"/>
        <w:rPr>
          <w:rFonts w:ascii="Arial" w:hAnsi="Arial" w:cs="Arial"/>
          <w:color w:val="000000" w:themeColor="text1"/>
          <w:sz w:val="22"/>
          <w:szCs w:val="22"/>
          <w:lang w:val="en-GB"/>
        </w:rPr>
      </w:pPr>
      <w:r w:rsidRPr="00E70A8B">
        <w:rPr>
          <w:rFonts w:ascii="Arial" w:hAnsi="Arial" w:cs="Arial"/>
          <w:color w:val="000000" w:themeColor="text1"/>
          <w:lang w:val="en-US"/>
        </w:rPr>
        <w:br w:type="page"/>
      </w:r>
    </w:p>
    <w:p w14:paraId="5538816A" w14:textId="77777777" w:rsidR="00514A54" w:rsidRPr="00E70A8B" w:rsidRDefault="00514A54">
      <w:pPr>
        <w:suppressAutoHyphens w:val="0"/>
        <w:rPr>
          <w:rFonts w:ascii="Arial" w:hAnsi="Arial" w:cs="Arial"/>
          <w:lang w:val="en-GB"/>
        </w:rPr>
      </w:pPr>
    </w:p>
    <w:tbl>
      <w:tblPr>
        <w:tblW w:w="9972" w:type="dxa"/>
        <w:tblBorders>
          <w:top w:val="single" w:sz="6" w:space="0" w:color="000000"/>
          <w:bottom w:val="single" w:sz="6" w:space="0" w:color="000000"/>
          <w:insideH w:val="single" w:sz="6" w:space="0" w:color="000000"/>
        </w:tblBorders>
        <w:tblCellMar>
          <w:left w:w="0" w:type="dxa"/>
          <w:right w:w="0" w:type="dxa"/>
        </w:tblCellMar>
        <w:tblLook w:val="0000" w:firstRow="0" w:lastRow="0" w:firstColumn="0" w:lastColumn="0" w:noHBand="0" w:noVBand="0"/>
      </w:tblPr>
      <w:tblGrid>
        <w:gridCol w:w="2382"/>
        <w:gridCol w:w="3250"/>
        <w:gridCol w:w="1983"/>
        <w:gridCol w:w="1315"/>
        <w:gridCol w:w="1042"/>
      </w:tblGrid>
      <w:tr w:rsidR="00514A54" w:rsidRPr="00E70A8B" w14:paraId="0436C354" w14:textId="77777777">
        <w:tc>
          <w:tcPr>
            <w:tcW w:w="2382" w:type="dxa"/>
            <w:tcBorders>
              <w:top w:val="single" w:sz="6" w:space="0" w:color="000000"/>
              <w:bottom w:val="single" w:sz="6" w:space="0" w:color="000000"/>
            </w:tcBorders>
            <w:shd w:val="clear" w:color="auto" w:fill="auto"/>
          </w:tcPr>
          <w:p w14:paraId="73C9B332" w14:textId="77777777" w:rsidR="00514A54" w:rsidRPr="00E70A8B" w:rsidRDefault="00A80BB8">
            <w:pPr>
              <w:pStyle w:val="TableContents"/>
              <w:rPr>
                <w:rFonts w:ascii="Arial" w:hAnsi="Arial" w:cs="Arial"/>
                <w:b/>
                <w:sz w:val="18"/>
                <w:szCs w:val="18"/>
                <w:lang w:val="en-GB"/>
              </w:rPr>
            </w:pPr>
            <w:r w:rsidRPr="00E70A8B">
              <w:rPr>
                <w:rFonts w:ascii="Arial" w:hAnsi="Arial" w:cs="Arial"/>
                <w:b/>
                <w:sz w:val="18"/>
                <w:szCs w:val="18"/>
                <w:lang w:val="en-GB"/>
              </w:rPr>
              <w:t>Feature</w:t>
            </w:r>
          </w:p>
        </w:tc>
        <w:tc>
          <w:tcPr>
            <w:tcW w:w="3250" w:type="dxa"/>
            <w:tcBorders>
              <w:top w:val="single" w:sz="6" w:space="0" w:color="000000"/>
              <w:bottom w:val="single" w:sz="6" w:space="0" w:color="000000"/>
            </w:tcBorders>
            <w:shd w:val="clear" w:color="auto" w:fill="auto"/>
          </w:tcPr>
          <w:p w14:paraId="1BEC7064" w14:textId="77777777" w:rsidR="00514A54" w:rsidRPr="00E70A8B" w:rsidRDefault="00A80BB8">
            <w:pPr>
              <w:pStyle w:val="TableContents"/>
              <w:jc w:val="center"/>
              <w:rPr>
                <w:rFonts w:ascii="Arial" w:hAnsi="Arial" w:cs="Arial"/>
                <w:b/>
                <w:sz w:val="18"/>
                <w:szCs w:val="18"/>
                <w:lang w:val="en-GB"/>
              </w:rPr>
            </w:pPr>
            <w:r w:rsidRPr="00E70A8B">
              <w:rPr>
                <w:rFonts w:ascii="Arial" w:hAnsi="Arial" w:cs="Arial"/>
                <w:b/>
                <w:sz w:val="18"/>
                <w:szCs w:val="18"/>
                <w:lang w:val="en-GB"/>
              </w:rPr>
              <w:t>Description</w:t>
            </w:r>
          </w:p>
        </w:tc>
        <w:tc>
          <w:tcPr>
            <w:tcW w:w="1983" w:type="dxa"/>
            <w:tcBorders>
              <w:top w:val="single" w:sz="6" w:space="0" w:color="000000"/>
              <w:bottom w:val="single" w:sz="6" w:space="0" w:color="000000"/>
            </w:tcBorders>
            <w:shd w:val="clear" w:color="auto" w:fill="auto"/>
          </w:tcPr>
          <w:p w14:paraId="58A05D1B" w14:textId="77777777" w:rsidR="00514A54" w:rsidRPr="00E70A8B" w:rsidRDefault="00A80BB8">
            <w:pPr>
              <w:pStyle w:val="TableContents"/>
              <w:jc w:val="center"/>
              <w:rPr>
                <w:rFonts w:ascii="Arial" w:hAnsi="Arial" w:cs="Arial"/>
                <w:b/>
                <w:sz w:val="18"/>
                <w:szCs w:val="18"/>
                <w:lang w:val="en-GB"/>
              </w:rPr>
            </w:pPr>
            <w:r w:rsidRPr="00E70A8B">
              <w:rPr>
                <w:rFonts w:ascii="Arial" w:hAnsi="Arial" w:cs="Arial"/>
                <w:b/>
                <w:sz w:val="18"/>
                <w:szCs w:val="18"/>
                <w:lang w:val="en-GB"/>
              </w:rPr>
              <w:t>Group</w:t>
            </w:r>
          </w:p>
        </w:tc>
        <w:tc>
          <w:tcPr>
            <w:tcW w:w="1315" w:type="dxa"/>
            <w:tcBorders>
              <w:top w:val="single" w:sz="6" w:space="0" w:color="000000"/>
              <w:bottom w:val="single" w:sz="6" w:space="0" w:color="000000"/>
            </w:tcBorders>
            <w:shd w:val="clear" w:color="auto" w:fill="auto"/>
          </w:tcPr>
          <w:p w14:paraId="1B20B82B" w14:textId="77777777" w:rsidR="00514A54" w:rsidRPr="00E70A8B" w:rsidRDefault="00A80BB8">
            <w:pPr>
              <w:pStyle w:val="TableContents"/>
              <w:rPr>
                <w:rFonts w:ascii="Arial" w:hAnsi="Arial" w:cs="Arial"/>
                <w:b/>
                <w:sz w:val="18"/>
                <w:szCs w:val="18"/>
                <w:lang w:val="en-GB"/>
              </w:rPr>
            </w:pPr>
            <w:r w:rsidRPr="00E70A8B">
              <w:rPr>
                <w:rFonts w:ascii="Arial" w:hAnsi="Arial" w:cs="Arial"/>
                <w:b/>
                <w:sz w:val="18"/>
                <w:szCs w:val="18"/>
                <w:lang w:val="en-GB"/>
              </w:rPr>
              <w:t>Distribution</w:t>
            </w:r>
          </w:p>
        </w:tc>
        <w:tc>
          <w:tcPr>
            <w:tcW w:w="1042" w:type="dxa"/>
            <w:tcBorders>
              <w:top w:val="single" w:sz="6" w:space="0" w:color="000000"/>
              <w:bottom w:val="single" w:sz="6" w:space="0" w:color="000000"/>
            </w:tcBorders>
            <w:shd w:val="clear" w:color="auto" w:fill="auto"/>
          </w:tcPr>
          <w:p w14:paraId="5145F78D" w14:textId="77777777" w:rsidR="00514A54" w:rsidRPr="00E70A8B" w:rsidRDefault="00A80BB8">
            <w:pPr>
              <w:pStyle w:val="TableContents"/>
              <w:rPr>
                <w:rFonts w:ascii="Arial" w:hAnsi="Arial" w:cs="Arial"/>
                <w:b/>
                <w:bCs/>
                <w:sz w:val="18"/>
                <w:szCs w:val="18"/>
                <w:lang w:val="en-GB"/>
              </w:rPr>
            </w:pPr>
            <w:r w:rsidRPr="00E70A8B">
              <w:rPr>
                <w:rFonts w:ascii="Arial" w:hAnsi="Arial" w:cs="Arial"/>
                <w:b/>
                <w:bCs/>
                <w:sz w:val="18"/>
                <w:szCs w:val="18"/>
                <w:lang w:val="en-GB"/>
              </w:rPr>
              <w:t>Reference</w:t>
            </w:r>
          </w:p>
        </w:tc>
      </w:tr>
      <w:tr w:rsidR="00514A54" w:rsidRPr="00E70A8B" w14:paraId="15BEEC50" w14:textId="77777777">
        <w:tc>
          <w:tcPr>
            <w:tcW w:w="2382" w:type="dxa"/>
            <w:tcBorders>
              <w:top w:val="single" w:sz="6" w:space="0" w:color="000000"/>
              <w:bottom w:val="single" w:sz="6" w:space="0" w:color="000000"/>
            </w:tcBorders>
            <w:shd w:val="clear" w:color="auto" w:fill="auto"/>
          </w:tcPr>
          <w:p w14:paraId="43F01E98"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Transition/Transversion</w:t>
            </w:r>
          </w:p>
        </w:tc>
        <w:tc>
          <w:tcPr>
            <w:tcW w:w="3250" w:type="dxa"/>
            <w:tcBorders>
              <w:top w:val="single" w:sz="6" w:space="0" w:color="000000"/>
              <w:bottom w:val="single" w:sz="6" w:space="0" w:color="000000"/>
            </w:tcBorders>
            <w:shd w:val="clear" w:color="auto" w:fill="auto"/>
          </w:tcPr>
          <w:p w14:paraId="6DD28615" w14:textId="77777777" w:rsidR="00514A54" w:rsidRPr="00E70A8B" w:rsidRDefault="00A80BB8">
            <w:pPr>
              <w:pStyle w:val="TableContents"/>
              <w:snapToGrid w:val="0"/>
              <w:rPr>
                <w:rFonts w:ascii="Arial" w:hAnsi="Arial" w:cs="Arial"/>
                <w:sz w:val="18"/>
                <w:szCs w:val="18"/>
                <w:lang w:val="en-GB"/>
              </w:rPr>
            </w:pPr>
            <w:r w:rsidRPr="00E70A8B">
              <w:rPr>
                <w:rFonts w:ascii="Arial" w:hAnsi="Arial" w:cs="Arial"/>
                <w:color w:val="000000"/>
                <w:sz w:val="18"/>
                <w:szCs w:val="18"/>
                <w:lang w:val="en-GB"/>
              </w:rPr>
              <w:t xml:space="preserve">Nature of the variants (0 for transitions, 1 for </w:t>
            </w:r>
            <w:proofErr w:type="gramStart"/>
            <w:r w:rsidRPr="00E70A8B">
              <w:rPr>
                <w:rFonts w:ascii="Arial" w:hAnsi="Arial" w:cs="Arial"/>
                <w:color w:val="000000"/>
                <w:sz w:val="18"/>
                <w:szCs w:val="18"/>
                <w:lang w:val="en-GB"/>
              </w:rPr>
              <w:t>transversions ;</w:t>
            </w:r>
            <w:proofErr w:type="gramEnd"/>
            <w:r w:rsidRPr="00E70A8B">
              <w:rPr>
                <w:rFonts w:ascii="Arial" w:hAnsi="Arial" w:cs="Arial"/>
                <w:color w:val="000000"/>
                <w:sz w:val="18"/>
                <w:szCs w:val="18"/>
                <w:lang w:val="en-GB"/>
              </w:rPr>
              <w:t xml:space="preserve"> indels are set to 2).</w:t>
            </w:r>
          </w:p>
        </w:tc>
        <w:tc>
          <w:tcPr>
            <w:tcW w:w="1983" w:type="dxa"/>
            <w:vMerge w:val="restart"/>
            <w:tcBorders>
              <w:top w:val="single" w:sz="6" w:space="0" w:color="000000"/>
              <w:bottom w:val="single" w:sz="6" w:space="0" w:color="000000"/>
            </w:tcBorders>
            <w:shd w:val="clear" w:color="auto" w:fill="auto"/>
            <w:vAlign w:val="center"/>
          </w:tcPr>
          <w:p w14:paraId="406EBDCD" w14:textId="77777777" w:rsidR="00514A54" w:rsidRPr="00E70A8B" w:rsidRDefault="00A80BB8">
            <w:pPr>
              <w:pStyle w:val="TableContents"/>
              <w:jc w:val="center"/>
              <w:rPr>
                <w:rFonts w:ascii="Arial" w:hAnsi="Arial" w:cs="Arial"/>
                <w:sz w:val="18"/>
                <w:szCs w:val="18"/>
                <w:lang w:val="en-GB"/>
              </w:rPr>
            </w:pPr>
            <w:r w:rsidRPr="00E70A8B">
              <w:rPr>
                <w:rFonts w:ascii="Arial" w:hAnsi="Arial" w:cs="Arial"/>
                <w:color w:val="000000"/>
                <w:sz w:val="18"/>
                <w:szCs w:val="18"/>
                <w:lang w:val="en-GB"/>
              </w:rPr>
              <w:t>Sequence properties</w:t>
            </w:r>
          </w:p>
          <w:p w14:paraId="73744A25" w14:textId="77777777" w:rsidR="00514A54" w:rsidRPr="00E70A8B" w:rsidRDefault="00514A54">
            <w:pPr>
              <w:pStyle w:val="TableContents"/>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4F4D6421"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67071509" w14:textId="77777777" w:rsidR="00514A54" w:rsidRPr="00E70A8B" w:rsidRDefault="00A80BB8">
            <w:pPr>
              <w:pStyle w:val="TableContents"/>
              <w:rPr>
                <w:rFonts w:ascii="Arial" w:hAnsi="Arial" w:cs="Arial"/>
                <w:sz w:val="18"/>
                <w:szCs w:val="18"/>
                <w:lang w:val="en-GB"/>
              </w:rPr>
            </w:pPr>
            <w:r w:rsidRPr="00E70A8B">
              <w:rPr>
                <w:rFonts w:ascii="Arial" w:hAnsi="Arial" w:cs="Arial"/>
                <w:sz w:val="18"/>
                <w:szCs w:val="18"/>
                <w:lang w:val="en-GB"/>
              </w:rPr>
              <w:t>This study</w:t>
            </w:r>
          </w:p>
        </w:tc>
      </w:tr>
      <w:tr w:rsidR="00514A54" w:rsidRPr="00E70A8B" w14:paraId="2586F0DF" w14:textId="77777777">
        <w:tc>
          <w:tcPr>
            <w:tcW w:w="2382" w:type="dxa"/>
            <w:tcBorders>
              <w:top w:val="single" w:sz="6" w:space="0" w:color="000000"/>
              <w:bottom w:val="single" w:sz="6" w:space="0" w:color="000000"/>
            </w:tcBorders>
            <w:shd w:val="clear" w:color="auto" w:fill="auto"/>
          </w:tcPr>
          <w:p w14:paraId="587C7E12"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G dinucleotide</w:t>
            </w:r>
          </w:p>
        </w:tc>
        <w:tc>
          <w:tcPr>
            <w:tcW w:w="3250" w:type="dxa"/>
            <w:tcBorders>
              <w:top w:val="single" w:sz="6" w:space="0" w:color="000000"/>
              <w:bottom w:val="single" w:sz="6" w:space="0" w:color="000000"/>
            </w:tcBorders>
            <w:shd w:val="clear" w:color="auto" w:fill="auto"/>
          </w:tcPr>
          <w:p w14:paraId="3AFD5D8B"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G dinucleotide locations.</w:t>
            </w:r>
          </w:p>
        </w:tc>
        <w:tc>
          <w:tcPr>
            <w:tcW w:w="1983" w:type="dxa"/>
            <w:vMerge/>
            <w:tcBorders>
              <w:top w:val="single" w:sz="6" w:space="0" w:color="000000"/>
              <w:bottom w:val="single" w:sz="6" w:space="0" w:color="000000"/>
            </w:tcBorders>
            <w:shd w:val="clear" w:color="auto" w:fill="auto"/>
            <w:vAlign w:val="center"/>
          </w:tcPr>
          <w:p w14:paraId="24FA71A4"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36E679BE"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Binary</w:t>
            </w:r>
          </w:p>
        </w:tc>
        <w:tc>
          <w:tcPr>
            <w:tcW w:w="1042" w:type="dxa"/>
            <w:tcBorders>
              <w:top w:val="single" w:sz="6" w:space="0" w:color="000000"/>
              <w:bottom w:val="single" w:sz="6" w:space="0" w:color="000000"/>
            </w:tcBorders>
            <w:shd w:val="clear" w:color="auto" w:fill="auto"/>
          </w:tcPr>
          <w:p w14:paraId="42D94DB5" w14:textId="77777777" w:rsidR="00514A54" w:rsidRPr="00E70A8B" w:rsidRDefault="00A80BB8">
            <w:pPr>
              <w:pStyle w:val="TableContents"/>
              <w:rPr>
                <w:rFonts w:ascii="Arial" w:hAnsi="Arial" w:cs="Arial"/>
                <w:sz w:val="18"/>
                <w:szCs w:val="18"/>
                <w:lang w:val="en-GB"/>
              </w:rPr>
            </w:pPr>
            <w:r w:rsidRPr="00E70A8B">
              <w:rPr>
                <w:rFonts w:ascii="Arial" w:hAnsi="Arial" w:cs="Arial"/>
                <w:sz w:val="18"/>
                <w:szCs w:val="18"/>
                <w:lang w:val="en-GB"/>
              </w:rPr>
              <w:t>This study</w:t>
            </w:r>
          </w:p>
        </w:tc>
      </w:tr>
      <w:tr w:rsidR="00514A54" w:rsidRPr="00E70A8B" w14:paraId="037D5F6E" w14:textId="77777777">
        <w:tc>
          <w:tcPr>
            <w:tcW w:w="2382" w:type="dxa"/>
            <w:tcBorders>
              <w:top w:val="single" w:sz="6" w:space="0" w:color="000000"/>
              <w:bottom w:val="single" w:sz="4" w:space="0" w:color="000000"/>
            </w:tcBorders>
            <w:shd w:val="clear" w:color="auto" w:fill="auto"/>
          </w:tcPr>
          <w:p w14:paraId="44D365DD"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pG islands</w:t>
            </w:r>
          </w:p>
        </w:tc>
        <w:tc>
          <w:tcPr>
            <w:tcW w:w="3250" w:type="dxa"/>
            <w:tcBorders>
              <w:top w:val="single" w:sz="6" w:space="0" w:color="000000"/>
              <w:bottom w:val="single" w:sz="4" w:space="0" w:color="000000"/>
            </w:tcBorders>
            <w:shd w:val="clear" w:color="auto" w:fill="auto"/>
          </w:tcPr>
          <w:p w14:paraId="7CF7BABB"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pG islands from the UCSC.</w:t>
            </w:r>
          </w:p>
        </w:tc>
        <w:tc>
          <w:tcPr>
            <w:tcW w:w="1983" w:type="dxa"/>
            <w:vMerge/>
            <w:tcBorders>
              <w:top w:val="single" w:sz="6" w:space="0" w:color="000000"/>
              <w:bottom w:val="single" w:sz="4" w:space="0" w:color="000000"/>
            </w:tcBorders>
            <w:shd w:val="clear" w:color="auto" w:fill="auto"/>
            <w:vAlign w:val="center"/>
          </w:tcPr>
          <w:p w14:paraId="46C383E8"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4" w:space="0" w:color="000000"/>
            </w:tcBorders>
            <w:shd w:val="clear" w:color="auto" w:fill="auto"/>
          </w:tcPr>
          <w:p w14:paraId="55A82B61"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 xml:space="preserve">Binary </w:t>
            </w:r>
          </w:p>
        </w:tc>
        <w:tc>
          <w:tcPr>
            <w:tcW w:w="1042" w:type="dxa"/>
            <w:tcBorders>
              <w:top w:val="single" w:sz="6" w:space="0" w:color="000000"/>
              <w:bottom w:val="single" w:sz="4" w:space="0" w:color="000000"/>
            </w:tcBorders>
            <w:shd w:val="clear" w:color="auto" w:fill="auto"/>
          </w:tcPr>
          <w:p w14:paraId="2F9508BF" w14:textId="031C85D3"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tTTDVixa","properties":{"formattedCitation":"[1]","plainCitation":"[1]","noteIndex":0},"citationItems":[{"id":5032,"uris":["http://zotero.org/users/6479495/items/DFSFSQVN"],"uri":["http://zotero.org/users/6479495/items/DFSFSQVN"],"itemData":{"id":5032,"type":"article-journal","abstract":"Abstract. The University of California Santa Cruz Genome Browser website (https://genome.ucsc.edu) enters its 20th year of providing high-quality genomics data","container-title":"Nucleic Acids Research","DOI":"10.1093/nar/gkz1012","ISSN":"0305-1048","issue":"D1","journalAbbreviation":"Nucleic Acids Res","language":"en","note":"publisher: Oxford Academic","page":"D756-D761","source":"academic-oup-com.insb.bib.cnrs.fr","title":"UCSC Genome Browser enters 20th year","volume":"48","author":[{"family":"Lee","given":"Christopher M."},{"family":"Barber","given":"Galt P."},{"family":"Casper","given":"Jonathan"},{"family":"Clawson","given":"Hiram"},{"family":"Diekhans","given":"Mark"},{"family":"Gonzalez","given":"Jairo Navarro"},{"family":"Hinrichs","given":"Angie S."},{"family":"Lee","given":"Brian T."},{"family":"Nassar","given":"Luis R."},{"family":"Powell","given":"Conner C."},{"family":"Raney","given":"Brian J."},{"family":"Rosenbloom","given":"Kate R."},{"family":"Schmelter","given":"Daniel"},{"family":"Speir","given":"Matthew L."},{"family":"Zweig","given":"Ann S."},{"family":"Haussler","given":"David"},{"family":"Haeussler","given":"Maximilian"},{"family":"Kuhn","given":"Robert M."},{"family":"Kent","given":"W. James"}],"issued":{"date-parts":[["2020",1,8]]}}}],"schema":"https://github.com/citation-style-language/schema/raw/master/csl-citation.json"} </w:instrText>
            </w:r>
            <w:r w:rsidRPr="00E70A8B">
              <w:rPr>
                <w:rFonts w:ascii="Arial" w:hAnsi="Arial" w:cs="Arial"/>
              </w:rPr>
              <w:fldChar w:fldCharType="separate"/>
            </w:r>
            <w:bookmarkStart w:id="1" w:name="__Fieldmark__44_2281253091"/>
            <w:bookmarkStart w:id="2" w:name="__Fieldmark__54_3451003990"/>
            <w:r w:rsidR="004A7EB4">
              <w:rPr>
                <w:rFonts w:ascii="Arial" w:hAnsi="Arial" w:cs="Arial"/>
                <w:sz w:val="18"/>
                <w:szCs w:val="18"/>
                <w:lang w:val="en-GB"/>
              </w:rPr>
              <w:t>[1]</w:t>
            </w:r>
            <w:r w:rsidRPr="00E70A8B">
              <w:rPr>
                <w:rFonts w:ascii="Arial" w:hAnsi="Arial" w:cs="Arial"/>
              </w:rPr>
              <w:fldChar w:fldCharType="end"/>
            </w:r>
            <w:bookmarkEnd w:id="1"/>
            <w:bookmarkEnd w:id="2"/>
          </w:p>
        </w:tc>
      </w:tr>
      <w:tr w:rsidR="00514A54" w:rsidRPr="007523EE" w14:paraId="04D35D4D" w14:textId="77777777">
        <w:tc>
          <w:tcPr>
            <w:tcW w:w="2382" w:type="dxa"/>
            <w:tcBorders>
              <w:top w:val="single" w:sz="4" w:space="0" w:color="000000"/>
              <w:bottom w:val="single" w:sz="6" w:space="0" w:color="000000"/>
            </w:tcBorders>
            <w:shd w:val="clear" w:color="auto" w:fill="auto"/>
          </w:tcPr>
          <w:p w14:paraId="7BC2C2D8" w14:textId="77777777" w:rsidR="00514A54" w:rsidRPr="00E70A8B" w:rsidRDefault="00A80BB8">
            <w:pPr>
              <w:pStyle w:val="TableContents"/>
              <w:rPr>
                <w:rFonts w:ascii="Arial" w:hAnsi="Arial" w:cs="Arial"/>
                <w:sz w:val="18"/>
                <w:szCs w:val="18"/>
                <w:lang w:val="en-GB"/>
              </w:rPr>
            </w:pPr>
            <w:proofErr w:type="spellStart"/>
            <w:r w:rsidRPr="00E70A8B">
              <w:rPr>
                <w:rFonts w:ascii="Arial" w:hAnsi="Arial" w:cs="Arial"/>
                <w:color w:val="000000"/>
                <w:sz w:val="18"/>
                <w:szCs w:val="18"/>
                <w:lang w:val="en-GB"/>
              </w:rPr>
              <w:t>PhyloP</w:t>
            </w:r>
            <w:proofErr w:type="spellEnd"/>
            <w:r w:rsidRPr="00E70A8B">
              <w:rPr>
                <w:rFonts w:ascii="Arial" w:hAnsi="Arial" w:cs="Arial"/>
                <w:color w:val="000000"/>
                <w:sz w:val="18"/>
                <w:szCs w:val="18"/>
                <w:lang w:val="en-GB"/>
              </w:rPr>
              <w:t xml:space="preserve"> 100-way</w:t>
            </w:r>
          </w:p>
        </w:tc>
        <w:tc>
          <w:tcPr>
            <w:tcW w:w="3250" w:type="dxa"/>
            <w:tcBorders>
              <w:top w:val="single" w:sz="4" w:space="0" w:color="000000"/>
              <w:bottom w:val="single" w:sz="6" w:space="0" w:color="000000"/>
            </w:tcBorders>
            <w:shd w:val="clear" w:color="auto" w:fill="auto"/>
          </w:tcPr>
          <w:p w14:paraId="79B9C809" w14:textId="77777777" w:rsidR="00514A54" w:rsidRPr="00E70A8B" w:rsidRDefault="00A80BB8">
            <w:pPr>
              <w:pStyle w:val="TableContents"/>
              <w:rPr>
                <w:rFonts w:ascii="Arial" w:hAnsi="Arial" w:cs="Arial"/>
                <w:sz w:val="18"/>
                <w:szCs w:val="18"/>
                <w:lang w:val="en-GB"/>
              </w:rPr>
            </w:pPr>
            <w:proofErr w:type="spellStart"/>
            <w:r w:rsidRPr="00E70A8B">
              <w:rPr>
                <w:rFonts w:ascii="Arial" w:hAnsi="Arial" w:cs="Arial"/>
                <w:color w:val="000000"/>
                <w:sz w:val="18"/>
                <w:szCs w:val="18"/>
                <w:lang w:val="en-GB"/>
              </w:rPr>
              <w:t>PhyloP</w:t>
            </w:r>
            <w:proofErr w:type="spellEnd"/>
            <w:r w:rsidRPr="00E70A8B">
              <w:rPr>
                <w:rFonts w:ascii="Arial" w:hAnsi="Arial" w:cs="Arial"/>
                <w:color w:val="000000"/>
                <w:sz w:val="18"/>
                <w:szCs w:val="18"/>
                <w:lang w:val="en-GB"/>
              </w:rPr>
              <w:t xml:space="preserve"> score computed from 100 vertebrate genomes’ alignments</w:t>
            </w:r>
          </w:p>
        </w:tc>
        <w:tc>
          <w:tcPr>
            <w:tcW w:w="1983" w:type="dxa"/>
            <w:vMerge w:val="restart"/>
            <w:tcBorders>
              <w:top w:val="single" w:sz="4" w:space="0" w:color="000000"/>
              <w:bottom w:val="single" w:sz="6" w:space="0" w:color="000000"/>
            </w:tcBorders>
            <w:shd w:val="clear" w:color="auto" w:fill="auto"/>
            <w:vAlign w:val="center"/>
          </w:tcPr>
          <w:p w14:paraId="673BECF0" w14:textId="77777777" w:rsidR="00514A54" w:rsidRPr="00E70A8B" w:rsidRDefault="00A80BB8">
            <w:pPr>
              <w:pStyle w:val="TableContents"/>
              <w:jc w:val="center"/>
              <w:rPr>
                <w:rFonts w:ascii="Arial" w:hAnsi="Arial" w:cs="Arial"/>
                <w:sz w:val="18"/>
                <w:szCs w:val="18"/>
                <w:lang w:val="en-GB"/>
              </w:rPr>
            </w:pPr>
            <w:r w:rsidRPr="00E70A8B">
              <w:rPr>
                <w:rFonts w:ascii="Arial" w:hAnsi="Arial" w:cs="Arial"/>
                <w:color w:val="000000"/>
                <w:sz w:val="18"/>
                <w:szCs w:val="18"/>
                <w:lang w:val="en-GB"/>
              </w:rPr>
              <w:t>Conservation</w:t>
            </w:r>
          </w:p>
        </w:tc>
        <w:tc>
          <w:tcPr>
            <w:tcW w:w="1315" w:type="dxa"/>
            <w:tcBorders>
              <w:top w:val="single" w:sz="4" w:space="0" w:color="000000"/>
              <w:bottom w:val="single" w:sz="6" w:space="0" w:color="000000"/>
            </w:tcBorders>
            <w:shd w:val="clear" w:color="auto" w:fill="auto"/>
          </w:tcPr>
          <w:p w14:paraId="00FDB425"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4" w:space="0" w:color="000000"/>
              <w:bottom w:val="single" w:sz="6" w:space="0" w:color="000000"/>
            </w:tcBorders>
            <w:shd w:val="clear" w:color="auto" w:fill="auto"/>
          </w:tcPr>
          <w:p w14:paraId="1FF493B6" w14:textId="2EFFE094" w:rsidR="00514A54" w:rsidRPr="005946E8" w:rsidRDefault="00A80BB8">
            <w:pPr>
              <w:pStyle w:val="TableContents"/>
              <w:rPr>
                <w:rFonts w:ascii="Arial" w:hAnsi="Arial" w:cs="Arial"/>
                <w:lang w:val="en-US"/>
              </w:rPr>
            </w:pPr>
            <w:r w:rsidRPr="00E70A8B">
              <w:rPr>
                <w:rFonts w:ascii="Arial" w:hAnsi="Arial" w:cs="Arial"/>
              </w:rPr>
              <w:fldChar w:fldCharType="begin"/>
            </w:r>
            <w:r w:rsidR="004A7EB4">
              <w:rPr>
                <w:rFonts w:ascii="Arial" w:hAnsi="Arial" w:cs="Arial"/>
              </w:rPr>
              <w:instrText xml:space="preserve"> ADDIN ZOTERO_ITEM CSL_CITATION {"citationID":"L4IY49Xx","properties":{"formattedCitation":"[1,2]","plainCitation":"[1,2]","noteIndex":0},"citationItems":[{"id":5032,"uris":["http://zotero.org/users/6479495/items/DFSFSQVN"],"uri":["http://zotero.org/users/6479495/items/DFSFSQVN"],"itemData":{"id":5032,"type":"article-journal","abstract":"Abstract. The University of California Santa Cruz Genome Browser website (https://genome.ucsc.edu) enters its 20th year of providing high-quality genomics data","container-title":"Nucleic Acids Research","DOI":"10.1093/nar/gkz1012","ISSN":"0305-1048","issue":"D1","journalAbbreviation":"Nucleic Acids Res","language":"en","note":"publisher: Oxford Academic","page":"D756-D761","source":"academic-oup-com.insb.bib.cnrs.fr","title":"UCSC Genome Browser enters 20th year","volume":"48","author":[{"family":"Lee","given":"Christopher M."},{"family":"Barber","given":"Galt P."},{"family":"Casper","given":"Jonathan"},{"family":"Clawson","given":"Hiram"},{"family":"Diekhans","given":"Mark"},{"family":"Gonzalez","given":"Jairo Navarro"},{"family":"Hinrichs","given":"Angie S."},{"family":"Lee","given":"Brian T."},{"family":"Nassar","given":"Luis R."},{"family":"Powell","given":"Conner C."},{"family":"Raney","given":"Brian J."},{"family":"Rosenbloom","given":"Kate R."},{"family":"Schmelter","given":"Daniel"},{"family":"Speir","given":"Matthew L."},{"family":"Zweig","given":"Ann S."},{"family":"Haussler","given":"David"},{"family":"Haeussler","given":"Maximilian"},{"family":"Kuhn","given":"Robert M."},{"family":"Kent","given":"W. James"}],"issued":{"date-parts":[["2020",1,8]]}}},{"id":5035,"uris":["http://zotero.org/groups/2472009/items/MNJLE5XE"],"uri":["http://zotero.org/groups/2472009/items/MNJLE5XE"],"itemData":{"id":5035,"type":"article-journal","abstract":"Methods for detecting nucleotide substitution rates that are faster or slower than expected under neutral drift are widely used to identify candidate functional elements in genomic sequences. However, most existing methods consider either reductions (conservation) or increases (acceleration) in rate but not both, or assume that selection acts uniformly across the branches of a phylogeny. Here we examine the more general problem of detecting departures from the neutral rate of substitution in either direction, possibly in a clade-specific manner. We consider four statistical, phylogenetic tests for addressing this problem: a likelihood ratio test, a score test, a test based on exact distributions of numbers of substitutions, and the genomic evolutionary rate profiling (GERP) test. All four tests have been implemented in a freely available program called phyloP. Based on extensive simulation experiments, these tests are remarkably similar in statistical power. With 36 mammalian species, they all appear to be capable of fairly good sensitivity with low false-positive rates i</w:instrText>
            </w:r>
            <w:r w:rsidR="004A7EB4" w:rsidRPr="00AC0AD9">
              <w:rPr>
                <w:rFonts w:ascii="Arial" w:hAnsi="Arial" w:cs="Arial"/>
                <w:lang w:val="en-US"/>
              </w:rPr>
              <w:instrText xml:space="preserve">n detecting strong selection at individual nucleotides, moderate selection in 3-bp elements, and weaker or clade-specific selection in longer elements. By applying phyloP to mammalian multiple alignments from the ENCODE project, we shed light on patterns of conservation/acceleration in known and predicted functional elements, approximate fractions of sites subject to constraint, and differences in clade-specific selection in the primate and glires clades. We also describe new “Conservation” tracks in the UCSC Genome Browser that display both phyloP and phastCons scores for genome-wide alignments of 44 vertebrate species.","container-title":"Genome Research","DOI":"10.1101/gr.097857.109","ISSN":"1088-9051, 1549-5469","issue":"1","journalAbbreviation":"Genome Res.","language":"en","note":"Company: Cold Spring Harbor Laboratory Press\nDistributor: Cold Spring Harbor Laboratory Press\nInstitution: Cold Spring Harbor Laboratory Press\nLabel: Cold Spring Harbor Laboratory Press\npublisher: Cold Spring Harbor Lab\nPMID: 19858363","page":"110-121","source":"genome-cshlp-org.insb.bib.cnrs.fr","title":"Detection of nonneutral substitution rates on mammalian phylogenies","volume":"20","author":[{"family":"Pollard","given":"Katherine S."},{"family":"Hubisz","given":"Melissa J."},{"family":"Rosenbloom","given":"Kate R."},{"family":"Siepel","given":"Adam"}],"issued":{"date-parts":[["2010",1,1]]}}}],"schema":"https://github.com/citation-style-language/schema/raw/master/csl-citation.json"} </w:instrText>
            </w:r>
            <w:r w:rsidRPr="00E70A8B">
              <w:rPr>
                <w:rFonts w:ascii="Arial" w:hAnsi="Arial" w:cs="Arial"/>
              </w:rPr>
              <w:fldChar w:fldCharType="separate"/>
            </w:r>
            <w:bookmarkStart w:id="3" w:name="__Fieldmark__55_2281253091"/>
            <w:bookmarkStart w:id="4" w:name="__Fieldmark__65_3451003990"/>
            <w:r w:rsidR="004A7EB4">
              <w:rPr>
                <w:rFonts w:ascii="Arial" w:hAnsi="Arial" w:cs="Arial"/>
                <w:sz w:val="18"/>
                <w:szCs w:val="18"/>
                <w:lang w:val="en-US"/>
              </w:rPr>
              <w:t>[1,2]</w:t>
            </w:r>
            <w:r w:rsidRPr="00E70A8B">
              <w:rPr>
                <w:rFonts w:ascii="Arial" w:hAnsi="Arial" w:cs="Arial"/>
              </w:rPr>
              <w:fldChar w:fldCharType="end"/>
            </w:r>
            <w:bookmarkEnd w:id="3"/>
            <w:bookmarkEnd w:id="4"/>
          </w:p>
        </w:tc>
      </w:tr>
      <w:tr w:rsidR="00514A54" w:rsidRPr="007523EE" w14:paraId="35513689" w14:textId="77777777">
        <w:tc>
          <w:tcPr>
            <w:tcW w:w="2382" w:type="dxa"/>
            <w:tcBorders>
              <w:top w:val="single" w:sz="6" w:space="0" w:color="000000"/>
              <w:bottom w:val="single" w:sz="6" w:space="0" w:color="000000"/>
            </w:tcBorders>
            <w:shd w:val="clear" w:color="auto" w:fill="auto"/>
          </w:tcPr>
          <w:p w14:paraId="3BAF0A15" w14:textId="77777777" w:rsidR="00514A54" w:rsidRPr="005946E8" w:rsidRDefault="00A80BB8">
            <w:pPr>
              <w:pStyle w:val="TableContents"/>
              <w:rPr>
                <w:rFonts w:ascii="Arial" w:hAnsi="Arial" w:cs="Arial"/>
                <w:sz w:val="18"/>
                <w:szCs w:val="18"/>
                <w:lang w:val="en-US"/>
              </w:rPr>
            </w:pPr>
            <w:proofErr w:type="spellStart"/>
            <w:r w:rsidRPr="005946E8">
              <w:rPr>
                <w:rFonts w:ascii="Arial" w:hAnsi="Arial" w:cs="Arial"/>
                <w:color w:val="000000"/>
                <w:sz w:val="18"/>
                <w:szCs w:val="18"/>
                <w:lang w:val="en-US"/>
              </w:rPr>
              <w:t>PhyloP</w:t>
            </w:r>
            <w:proofErr w:type="spellEnd"/>
            <w:r w:rsidRPr="005946E8">
              <w:rPr>
                <w:rFonts w:ascii="Arial" w:hAnsi="Arial" w:cs="Arial"/>
                <w:color w:val="000000"/>
                <w:sz w:val="18"/>
                <w:szCs w:val="18"/>
                <w:lang w:val="en-US"/>
              </w:rPr>
              <w:t xml:space="preserve"> 20-way</w:t>
            </w:r>
          </w:p>
        </w:tc>
        <w:tc>
          <w:tcPr>
            <w:tcW w:w="3250" w:type="dxa"/>
            <w:tcBorders>
              <w:top w:val="single" w:sz="6" w:space="0" w:color="000000"/>
              <w:bottom w:val="single" w:sz="6" w:space="0" w:color="000000"/>
            </w:tcBorders>
            <w:shd w:val="clear" w:color="auto" w:fill="auto"/>
          </w:tcPr>
          <w:p w14:paraId="4522A52D" w14:textId="77777777" w:rsidR="00514A54" w:rsidRPr="005946E8" w:rsidRDefault="00A80BB8">
            <w:pPr>
              <w:pStyle w:val="TableContents"/>
              <w:rPr>
                <w:rFonts w:ascii="Arial" w:hAnsi="Arial" w:cs="Arial"/>
                <w:sz w:val="18"/>
                <w:szCs w:val="18"/>
                <w:lang w:val="en-US"/>
              </w:rPr>
            </w:pPr>
            <w:proofErr w:type="spellStart"/>
            <w:r w:rsidRPr="005946E8">
              <w:rPr>
                <w:rFonts w:ascii="Arial" w:hAnsi="Arial" w:cs="Arial"/>
                <w:color w:val="000000"/>
                <w:sz w:val="18"/>
                <w:szCs w:val="18"/>
                <w:lang w:val="en-US"/>
              </w:rPr>
              <w:t>PhyloP</w:t>
            </w:r>
            <w:proofErr w:type="spellEnd"/>
            <w:r w:rsidRPr="005946E8">
              <w:rPr>
                <w:rFonts w:ascii="Arial" w:hAnsi="Arial" w:cs="Arial"/>
                <w:color w:val="000000"/>
                <w:sz w:val="18"/>
                <w:szCs w:val="18"/>
                <w:lang w:val="en-US"/>
              </w:rPr>
              <w:t xml:space="preserve"> score computed from 20 primate genomes’ alignments</w:t>
            </w:r>
          </w:p>
        </w:tc>
        <w:tc>
          <w:tcPr>
            <w:tcW w:w="1983" w:type="dxa"/>
            <w:vMerge/>
            <w:tcBorders>
              <w:top w:val="single" w:sz="6" w:space="0" w:color="000000"/>
              <w:bottom w:val="single" w:sz="6" w:space="0" w:color="000000"/>
            </w:tcBorders>
            <w:shd w:val="clear" w:color="auto" w:fill="auto"/>
            <w:vAlign w:val="center"/>
          </w:tcPr>
          <w:p w14:paraId="5D2793E6" w14:textId="77777777" w:rsidR="00514A54" w:rsidRPr="005946E8" w:rsidRDefault="00514A54">
            <w:pPr>
              <w:pStyle w:val="TableContents"/>
              <w:snapToGrid w:val="0"/>
              <w:jc w:val="center"/>
              <w:rPr>
                <w:rFonts w:ascii="Arial" w:hAnsi="Arial" w:cs="Arial"/>
                <w:color w:val="000000"/>
                <w:sz w:val="18"/>
                <w:szCs w:val="18"/>
                <w:lang w:val="en-US"/>
              </w:rPr>
            </w:pPr>
          </w:p>
        </w:tc>
        <w:tc>
          <w:tcPr>
            <w:tcW w:w="1315" w:type="dxa"/>
            <w:tcBorders>
              <w:top w:val="single" w:sz="6" w:space="0" w:color="000000"/>
              <w:bottom w:val="single" w:sz="6" w:space="0" w:color="000000"/>
            </w:tcBorders>
            <w:shd w:val="clear" w:color="auto" w:fill="auto"/>
          </w:tcPr>
          <w:p w14:paraId="5261D59D" w14:textId="77777777" w:rsidR="00514A54" w:rsidRPr="005946E8" w:rsidRDefault="00A80BB8">
            <w:pPr>
              <w:pStyle w:val="TableContents"/>
              <w:rPr>
                <w:rFonts w:ascii="Arial" w:hAnsi="Arial" w:cs="Arial"/>
                <w:sz w:val="18"/>
                <w:szCs w:val="18"/>
                <w:lang w:val="en-US"/>
              </w:rPr>
            </w:pPr>
            <w:r w:rsidRPr="005946E8">
              <w:rPr>
                <w:rFonts w:ascii="Arial" w:hAnsi="Arial" w:cs="Arial"/>
                <w:color w:val="000000"/>
                <w:sz w:val="18"/>
                <w:szCs w:val="18"/>
                <w:lang w:val="en-US"/>
              </w:rPr>
              <w:t>Continuous</w:t>
            </w:r>
          </w:p>
        </w:tc>
        <w:tc>
          <w:tcPr>
            <w:tcW w:w="1042" w:type="dxa"/>
            <w:tcBorders>
              <w:top w:val="single" w:sz="6" w:space="0" w:color="000000"/>
              <w:bottom w:val="single" w:sz="6" w:space="0" w:color="000000"/>
            </w:tcBorders>
            <w:shd w:val="clear" w:color="auto" w:fill="auto"/>
          </w:tcPr>
          <w:p w14:paraId="0E4CD9EE" w14:textId="5098CD43" w:rsidR="00514A54" w:rsidRPr="00E70A8B" w:rsidRDefault="00A80BB8">
            <w:pPr>
              <w:pStyle w:val="TableContents"/>
              <w:rPr>
                <w:rFonts w:ascii="Arial" w:hAnsi="Arial" w:cs="Arial"/>
                <w:lang w:val="en-US"/>
              </w:rPr>
            </w:pPr>
            <w:r w:rsidRPr="00E70A8B">
              <w:rPr>
                <w:rFonts w:ascii="Arial" w:hAnsi="Arial" w:cs="Arial"/>
              </w:rPr>
              <w:fldChar w:fldCharType="begin"/>
            </w:r>
            <w:r w:rsidR="004A7EB4">
              <w:rPr>
                <w:rFonts w:ascii="Arial" w:hAnsi="Arial" w:cs="Arial"/>
                <w:lang w:val="en-US"/>
              </w:rPr>
              <w:instrText xml:space="preserve"> ADDIN ZOTERO_ITEM CSL_CITATION {"citationID":"rZnJEExe","properties":{"formattedCitation":"[1,2]","plainCitation":"[1,2]","noteIndex":0},"citationItems":[{"id":5032,"uris":["http://zotero.org/users/6479495/items/DFSFSQVN"],"uri":["http://zotero.org/users/6479495/items/DFSFSQVN"],"itemData":{"id":5032,"type":"article-journal","abstract":"Abstract. The University of California Santa Cruz Genome Browser website (https://genome.ucsc.edu) enters its 20th year of providing high-quality genomics data","container-title":"Nucleic Acids Research","DOI":"10.1093/nar/gkz1012","ISSN":"0305-1048","issue":"D1","journalAbbreviation":"Nucleic Acids Res","language":"en","note":"publisher: Oxford Academic","page":"D756-D761","source":"academic-oup-com.insb.bib.cnrs.fr","title":"UCSC Genome Browser enters 20th year","volume":"48","author":[{"family":"Lee","given":"Christopher M."},{"family":"Barber","given":"Galt P."},{"family":"Casper","given":"Jonathan"},{"family":"Clawson","given":"Hiram"},{"family":"Diekhans","given":"Mark"},{"family":"Gonzalez","given":"Jairo Navarro"},{"family":"Hinrichs","given":"Angie S."},{"family":"Lee","given":"Brian T."},{"family":"Nassar","given":"Luis R."},{"family":"Powell","given":"Conner C."},{"family":"Raney","given":"Brian J."},{"family":"Rosenbloom","given":"Kate R."},{"family":"Schmelter","given":"Daniel"},{"family":"Speir","given":"Matthew L."},{"family":"Zweig","given":"Ann S."},{"family":"Haussler","given":"David"},{"family":"Haeussler","given":"Maximilian"},{"family":"Kuhn","given":"Robert M."},{"family":"Kent","given":"W. James"}],"issued":{"date-parts":[["2020",1,8]]}}},{"id":5035,"uris":["http://zotero.org/groups/2472009/items/MNJLE5XE"],"uri":["http://zotero.org/groups/2472009/items/MNJLE5XE"],"itemData":{"id":5035,"type":"article-journal","abstract":"Methods for detecting nucleotide substitution rates that are faster or slower than expected under neutral drift are widely used to identify candidate functional elements in genomic sequences. However, most existing methods consider either reductions (conservation) or increases (acceleration) in rate but not both, or assume that selection acts uniformly across the branches of a phylogeny. Here we examine the more general problem of detecting departures from the neutral rate of substitution in either direction, possibly in a clade-specific manner. We consider four statistical, phylogenetic tests for addressing this problem: a likelihood ratio test, a score test, a test based on exact distributions of numbers of substitutions, and the genomic evolutionary rate profiling (GERP) test. All four tests have been implemented in a freely available program called phyloP. Based on extensive simulation experiments, these tests are remarkably similar in statistical power. With 36 mammalian species, they all appear to be capable of fairly good sensitivity with low false-positive rates in detecting strong selection at individual nucleotides, moderate selection in 3-bp elements, and weaker or clade-specific selection in longer elements. By applying phyloP to mammalian multiple alignments from the ENCODE project, we shed light on patterns of conservation/acceleration in known and predicted functional elements, approximate fractions of sites subject to constraint, and differences in clade-specific selection in the primate and glires clades. We also describe new “Conservation” tracks in the UCSC Genome Browser that display both phyloP and phastCons scores for genome-wide alignments of 44 vertebrate species.","container-title":"Genome Research","DOI":"10.1101/gr.097857.109","ISSN":"1088-9051, 1549-5469","issue":"1","journalAbbreviation":"Genome Res.","language":"en","note":"Company: Cold Spring Harbor Laboratory Press\nDistributor: Cold Spring Harbor Laboratory Press\nInstitution: Cold Spring Harbor Laboratory Press\nLabel: Cold Spring Harbor Laboratory Press\npublisher: Cold Spring Harbor Lab\nPMID: 19858363","page":"110-121","source":"genome-cshlp-org.insb.bib.cnrs.fr","title":"Detection of nonneutral substitution rates on mammalian phylogenies","volume":"20","author":[{"family":"Pollard","given":"Katherine S."},{"family":"Hubisz","given":"Melissa J."},{"family":"Rosenbloom","given":"Kate R."},{"family":"Siepel","given":"Adam"}],"issued":{"date-parts":[["2010",1,1]]}}}],"schema":"https://github.com/citation-style-language/schema/raw/master/csl-citation.json"} </w:instrText>
            </w:r>
            <w:r w:rsidRPr="00E70A8B">
              <w:rPr>
                <w:rFonts w:ascii="Arial" w:hAnsi="Arial" w:cs="Arial"/>
              </w:rPr>
              <w:fldChar w:fldCharType="separate"/>
            </w:r>
            <w:bookmarkStart w:id="5" w:name="__Fieldmark__65_2281253091"/>
            <w:bookmarkStart w:id="6" w:name="__Fieldmark__75_3451003990"/>
            <w:r w:rsidR="004A7EB4">
              <w:rPr>
                <w:rFonts w:ascii="Arial" w:hAnsi="Arial" w:cs="Arial"/>
                <w:sz w:val="18"/>
                <w:szCs w:val="18"/>
                <w:lang w:val="en-GB"/>
              </w:rPr>
              <w:t>[1,2]</w:t>
            </w:r>
            <w:r w:rsidRPr="00E70A8B">
              <w:rPr>
                <w:rFonts w:ascii="Arial" w:hAnsi="Arial" w:cs="Arial"/>
              </w:rPr>
              <w:fldChar w:fldCharType="end"/>
            </w:r>
            <w:bookmarkEnd w:id="5"/>
            <w:bookmarkEnd w:id="6"/>
          </w:p>
        </w:tc>
      </w:tr>
      <w:tr w:rsidR="00514A54" w:rsidRPr="007523EE" w14:paraId="24B80919" w14:textId="77777777">
        <w:tc>
          <w:tcPr>
            <w:tcW w:w="2382" w:type="dxa"/>
            <w:tcBorders>
              <w:top w:val="single" w:sz="6" w:space="0" w:color="000000"/>
              <w:bottom w:val="single" w:sz="6" w:space="0" w:color="000000"/>
            </w:tcBorders>
            <w:shd w:val="clear" w:color="auto" w:fill="auto"/>
          </w:tcPr>
          <w:p w14:paraId="07A5ECA8" w14:textId="77777777" w:rsidR="00514A54" w:rsidRPr="00E70A8B" w:rsidRDefault="00A80BB8">
            <w:pPr>
              <w:pStyle w:val="TableContents"/>
              <w:rPr>
                <w:rFonts w:ascii="Arial" w:hAnsi="Arial" w:cs="Arial"/>
                <w:sz w:val="18"/>
                <w:szCs w:val="18"/>
                <w:lang w:val="en-GB"/>
              </w:rPr>
            </w:pPr>
            <w:proofErr w:type="spellStart"/>
            <w:r w:rsidRPr="00E70A8B">
              <w:rPr>
                <w:rFonts w:ascii="Arial" w:hAnsi="Arial" w:cs="Arial"/>
                <w:color w:val="000000"/>
                <w:sz w:val="18"/>
                <w:szCs w:val="18"/>
                <w:lang w:val="en-GB"/>
              </w:rPr>
              <w:t>PhastCons</w:t>
            </w:r>
            <w:proofErr w:type="spellEnd"/>
            <w:r w:rsidRPr="00E70A8B">
              <w:rPr>
                <w:rFonts w:ascii="Arial" w:hAnsi="Arial" w:cs="Arial"/>
                <w:color w:val="000000"/>
                <w:sz w:val="18"/>
                <w:szCs w:val="18"/>
                <w:lang w:val="en-GB"/>
              </w:rPr>
              <w:t xml:space="preserve"> 100-way</w:t>
            </w:r>
          </w:p>
        </w:tc>
        <w:tc>
          <w:tcPr>
            <w:tcW w:w="3250" w:type="dxa"/>
            <w:tcBorders>
              <w:top w:val="single" w:sz="6" w:space="0" w:color="000000"/>
              <w:bottom w:val="single" w:sz="6" w:space="0" w:color="000000"/>
            </w:tcBorders>
            <w:shd w:val="clear" w:color="auto" w:fill="auto"/>
          </w:tcPr>
          <w:p w14:paraId="03749611" w14:textId="77777777" w:rsidR="00514A54" w:rsidRPr="00E70A8B" w:rsidRDefault="00A80BB8">
            <w:pPr>
              <w:pStyle w:val="TableContents"/>
              <w:rPr>
                <w:rFonts w:ascii="Arial" w:hAnsi="Arial" w:cs="Arial"/>
                <w:sz w:val="18"/>
                <w:szCs w:val="18"/>
                <w:lang w:val="en-GB"/>
              </w:rPr>
            </w:pPr>
            <w:proofErr w:type="spellStart"/>
            <w:r w:rsidRPr="00E70A8B">
              <w:rPr>
                <w:rFonts w:ascii="Arial" w:hAnsi="Arial" w:cs="Arial"/>
                <w:color w:val="000000"/>
                <w:sz w:val="18"/>
                <w:szCs w:val="18"/>
                <w:lang w:val="en-GB"/>
              </w:rPr>
              <w:t>PhastCons</w:t>
            </w:r>
            <w:proofErr w:type="spellEnd"/>
            <w:r w:rsidRPr="00E70A8B">
              <w:rPr>
                <w:rFonts w:ascii="Arial" w:hAnsi="Arial" w:cs="Arial"/>
                <w:color w:val="000000"/>
                <w:sz w:val="18"/>
                <w:szCs w:val="18"/>
                <w:lang w:val="en-GB"/>
              </w:rPr>
              <w:t xml:space="preserve"> score computed from 100 vertebrate genomes’ alignments</w:t>
            </w:r>
          </w:p>
        </w:tc>
        <w:tc>
          <w:tcPr>
            <w:tcW w:w="1983" w:type="dxa"/>
            <w:vMerge/>
            <w:tcBorders>
              <w:top w:val="single" w:sz="6" w:space="0" w:color="000000"/>
              <w:bottom w:val="single" w:sz="6" w:space="0" w:color="000000"/>
            </w:tcBorders>
            <w:shd w:val="clear" w:color="auto" w:fill="auto"/>
            <w:vAlign w:val="center"/>
          </w:tcPr>
          <w:p w14:paraId="2AADC406"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6745D658"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7D3CE8B3" w14:textId="41436D06" w:rsidR="00514A54" w:rsidRPr="005946E8" w:rsidRDefault="00A80BB8">
            <w:pPr>
              <w:pStyle w:val="TableContents"/>
              <w:rPr>
                <w:rFonts w:ascii="Arial" w:hAnsi="Arial" w:cs="Arial"/>
                <w:lang w:val="en-US"/>
              </w:rPr>
            </w:pPr>
            <w:r w:rsidRPr="00E70A8B">
              <w:rPr>
                <w:rFonts w:ascii="Arial" w:hAnsi="Arial" w:cs="Arial"/>
              </w:rPr>
              <w:fldChar w:fldCharType="begin"/>
            </w:r>
            <w:r w:rsidR="004A7EB4">
              <w:rPr>
                <w:rFonts w:ascii="Arial" w:hAnsi="Arial" w:cs="Arial"/>
                <w:lang w:val="en-US"/>
              </w:rPr>
              <w:instrText xml:space="preserve"> ADDIN ZOTERO_ITEM CSL_CITATION {"citationID":"XI86oCPJ","properties":{"formattedCitation":"[1,3]","plainCitation":"[1,3]","noteIndex":0},"citationItems":[{"id":5032,"uris":["http://zotero.org/users/6479495/items/DFSFSQVN"],"uri":["http://zotero.org/users/6479495/items/DFSFSQVN"],"itemData":{"id":5032,"type":"article-journal","abstract":"Abstract. The University of California Santa Cruz Genome Browser website (https://genome.ucsc.edu) enters its 20th year of providing high-quality genomics data","container-title":"Nucleic Acids Research","DOI":"10.1093/nar/gkz1012","ISSN":"0305-1048","issue":"D1","journalAbbreviation":"Nucleic Acids Res","language":"en","note":"publisher: Oxford Academic","page":"D756-D761","source":"academic-oup-com.insb.bib.cnrs.fr","title":"UCSC Genome Browser enters 20th year","volume":"48","author":[{"family":"Lee","given":"Christopher M."},{"family":"Barber","given":"Galt P."},{"family":"Casper","given":"Jonathan"},{"family":"Clawson","given":"Hiram"},{"family":"Diekhans","given":"Mark"},{"family":"Gonzalez","given":"Jairo Navarro"},{"family":"Hinrichs","given":"Angie S."},{"family":"Lee","given":"Brian T."},{"family":"Nassar","given":"Luis R."},{"family":"Powell","given":"Conner C."},{"family":"Raney","given":"Brian J."},{"family":"Rosenbloom","given":"Kate R."},{"family":"Schmelter","given":"Daniel"},{"family":"Speir","given":"Matthew L."},{"family":"Zweig","given":"Ann S."},{"family":"Haussler","given":"David"},{"family":"Haeussler","given":"Maximilian"},{"family":"Kuhn","given":"Robert M."},{"family":"Kent","given":"W. James"}],"issued":{"date-parts":[["2020",1,8]]}}},{"id":5039,"uris":["http://zotero.org/groups/2472009/items/EJM59WNC"],"uri":["http://zotero.org/groups/2472009/items/EJM59WNC"],"itemData":{"id":5039,"type":"article-journal","abstract":"We have conducted a comprehensive search for conserved elements in vertebrate genomes, using genome-wide multiple alignments of five vertebrate species (human, mouse, rat, chicken, and Fugu rubripes). Parallel searches have been performed with multiple alignments of four insect species (three species of Drosophila and Anopheles gambiae), two species of Caenorhabditis, and seven species of Saccharomyces. Conserved elements were identified with a computer program called phastCons, which is based on a two-state phylogenetic hidden Markov model (phylo-HMM). PhastCons works by fitting a phylo-HMM to the data by maximum likelihood, subject to constraints designed to calibrate the model across species groups, and then predicting conserved elements based on this model. The predicted elements cover roughly 3%–8% of the human genome (depending on the details of the calibration procedure) and substantially higher fractions of the more compact Drosophila melanogaster (37%–53%), Caenorhabditis elegans (18%–37%), and Saccharaomyces cerevisiae (47%–68%) genomes. From yeasts to vertebrates, in order of increasing genome size and general biological complexity, increasing fractions of conserved bases are found to lie outside of the exons of known protein-coding genes. In all groups, the most highly conserved elements (HCEs), by log-odds score, are hundreds or thousands of bases long. These elements share certain properties with ultraconserved elements, but they tend to be longer and less perfectly conserved, and they overlap genes of somewhat different functional categories. In vertebrates, HCEs are associated with the 3′ UTRs of regulatory genes, stable gene deserts, and megabase-sized regions rich in moderately conserved noncoding sequences. Noncoding HCEs also show strong statistical evidence of an enrichment for RNA secondary structure.","container-title":"Genome Research","DOI":"10.1101/gr.3715005","ISSN":"1088-9051","issue":"8","journalAbbreviation":"Genome Res","note":"PMID: 16024819\nPMCID: PMC1182216","page":"1034-1050","source":"PubMed Central","title":"Evolutionarily conserved elements in vertebrate, insect, worm, and yeast genomes","volume":"15","author":[{"family":"Siepel","given":"Adam"},{"family":"Bejerano","given":"Gill"},{"family":"Pedersen","given":"Jakob S."},{"family":"Hinrichs","given":"Angie S."},{"family":"Hou","given":"Minmei"},{"family":"Rosenbloom","given":"Kate"},{"family":"Clawson","given":"Hiram"},{"family":"Spieth","given":"John"},{"family":"Hillier","given":"LaDeana W."},{"family":"Richards","given":"Stephen"},{"family":"Weinstock","given":"George M."},{"family":"Wilson","given":"Richard K."},{"family":"Gibbs","given":"Richard A."},{"family":"Kent","given":"W. James"},{"family":"Miller","given":"Webb"},{"family":"Haussler","given":"David"}],"issued":{"date-parts":[["2005",8]]}}}],"schema":"https://github.com/citation-style-language/schema/raw/master/csl-citation.json"} </w:instrText>
            </w:r>
            <w:r w:rsidRPr="00E70A8B">
              <w:rPr>
                <w:rFonts w:ascii="Arial" w:hAnsi="Arial" w:cs="Arial"/>
              </w:rPr>
              <w:fldChar w:fldCharType="separate"/>
            </w:r>
            <w:bookmarkStart w:id="7" w:name="__Fieldmark__75_2281253091"/>
            <w:bookmarkStart w:id="8" w:name="__Fieldmark__85_3451003990"/>
            <w:r w:rsidR="004A7EB4">
              <w:rPr>
                <w:rFonts w:ascii="Arial" w:hAnsi="Arial" w:cs="Arial"/>
                <w:sz w:val="18"/>
                <w:szCs w:val="18"/>
                <w:lang w:val="en-US"/>
              </w:rPr>
              <w:t>[1,3]</w:t>
            </w:r>
            <w:r w:rsidRPr="00E70A8B">
              <w:rPr>
                <w:rFonts w:ascii="Arial" w:hAnsi="Arial" w:cs="Arial"/>
              </w:rPr>
              <w:fldChar w:fldCharType="end"/>
            </w:r>
            <w:bookmarkEnd w:id="7"/>
            <w:bookmarkEnd w:id="8"/>
          </w:p>
        </w:tc>
      </w:tr>
      <w:tr w:rsidR="00514A54" w:rsidRPr="007523EE" w14:paraId="705D3E9B" w14:textId="77777777">
        <w:tc>
          <w:tcPr>
            <w:tcW w:w="2382" w:type="dxa"/>
            <w:tcBorders>
              <w:top w:val="single" w:sz="6" w:space="0" w:color="000000"/>
              <w:bottom w:val="single" w:sz="6" w:space="0" w:color="000000"/>
            </w:tcBorders>
            <w:shd w:val="clear" w:color="auto" w:fill="auto"/>
          </w:tcPr>
          <w:p w14:paraId="4341D77A" w14:textId="77777777" w:rsidR="00514A54" w:rsidRPr="005946E8" w:rsidRDefault="00A80BB8">
            <w:pPr>
              <w:pStyle w:val="TableContents"/>
              <w:rPr>
                <w:rFonts w:ascii="Arial" w:hAnsi="Arial" w:cs="Arial"/>
                <w:sz w:val="18"/>
                <w:szCs w:val="18"/>
                <w:lang w:val="en-US"/>
              </w:rPr>
            </w:pPr>
            <w:proofErr w:type="spellStart"/>
            <w:r w:rsidRPr="005946E8">
              <w:rPr>
                <w:rFonts w:ascii="Arial" w:hAnsi="Arial" w:cs="Arial"/>
                <w:color w:val="000000"/>
                <w:sz w:val="18"/>
                <w:szCs w:val="18"/>
                <w:lang w:val="en-US"/>
              </w:rPr>
              <w:t>PhastCons</w:t>
            </w:r>
            <w:proofErr w:type="spellEnd"/>
            <w:r w:rsidRPr="005946E8">
              <w:rPr>
                <w:rFonts w:ascii="Arial" w:hAnsi="Arial" w:cs="Arial"/>
                <w:color w:val="000000"/>
                <w:sz w:val="18"/>
                <w:szCs w:val="18"/>
                <w:lang w:val="en-US"/>
              </w:rPr>
              <w:t xml:space="preserve"> 20-way</w:t>
            </w:r>
          </w:p>
        </w:tc>
        <w:tc>
          <w:tcPr>
            <w:tcW w:w="3250" w:type="dxa"/>
            <w:tcBorders>
              <w:top w:val="single" w:sz="6" w:space="0" w:color="000000"/>
              <w:bottom w:val="single" w:sz="6" w:space="0" w:color="000000"/>
            </w:tcBorders>
            <w:shd w:val="clear" w:color="auto" w:fill="auto"/>
          </w:tcPr>
          <w:p w14:paraId="4FF44387" w14:textId="77777777" w:rsidR="00514A54" w:rsidRPr="005946E8" w:rsidRDefault="00A80BB8">
            <w:pPr>
              <w:pStyle w:val="TableContents"/>
              <w:rPr>
                <w:rFonts w:ascii="Arial" w:hAnsi="Arial" w:cs="Arial"/>
                <w:sz w:val="18"/>
                <w:szCs w:val="18"/>
                <w:lang w:val="en-US"/>
              </w:rPr>
            </w:pPr>
            <w:proofErr w:type="spellStart"/>
            <w:r w:rsidRPr="005946E8">
              <w:rPr>
                <w:rFonts w:ascii="Arial" w:hAnsi="Arial" w:cs="Arial"/>
                <w:color w:val="000000"/>
                <w:sz w:val="18"/>
                <w:szCs w:val="18"/>
                <w:lang w:val="en-US"/>
              </w:rPr>
              <w:t>PhastCons</w:t>
            </w:r>
            <w:proofErr w:type="spellEnd"/>
            <w:r w:rsidRPr="005946E8">
              <w:rPr>
                <w:rFonts w:ascii="Arial" w:hAnsi="Arial" w:cs="Arial"/>
                <w:color w:val="000000"/>
                <w:sz w:val="18"/>
                <w:szCs w:val="18"/>
                <w:lang w:val="en-US"/>
              </w:rPr>
              <w:t xml:space="preserve"> score computed from 20 primate genomes’ alignments</w:t>
            </w:r>
          </w:p>
        </w:tc>
        <w:tc>
          <w:tcPr>
            <w:tcW w:w="1983" w:type="dxa"/>
            <w:vMerge/>
            <w:tcBorders>
              <w:top w:val="single" w:sz="6" w:space="0" w:color="000000"/>
              <w:bottom w:val="single" w:sz="6" w:space="0" w:color="000000"/>
            </w:tcBorders>
            <w:shd w:val="clear" w:color="auto" w:fill="auto"/>
            <w:vAlign w:val="center"/>
          </w:tcPr>
          <w:p w14:paraId="68CF7492" w14:textId="77777777" w:rsidR="00514A54" w:rsidRPr="005946E8" w:rsidRDefault="00514A54">
            <w:pPr>
              <w:pStyle w:val="TableContents"/>
              <w:snapToGrid w:val="0"/>
              <w:jc w:val="center"/>
              <w:rPr>
                <w:rFonts w:ascii="Arial" w:hAnsi="Arial" w:cs="Arial"/>
                <w:color w:val="000000"/>
                <w:sz w:val="18"/>
                <w:szCs w:val="18"/>
                <w:lang w:val="en-US"/>
              </w:rPr>
            </w:pPr>
          </w:p>
        </w:tc>
        <w:tc>
          <w:tcPr>
            <w:tcW w:w="1315" w:type="dxa"/>
            <w:tcBorders>
              <w:top w:val="single" w:sz="6" w:space="0" w:color="000000"/>
              <w:bottom w:val="single" w:sz="6" w:space="0" w:color="000000"/>
            </w:tcBorders>
            <w:shd w:val="clear" w:color="auto" w:fill="auto"/>
          </w:tcPr>
          <w:p w14:paraId="79B7FFC5" w14:textId="77777777" w:rsidR="00514A54" w:rsidRPr="005946E8" w:rsidRDefault="00A80BB8">
            <w:pPr>
              <w:pStyle w:val="TableContents"/>
              <w:rPr>
                <w:rFonts w:ascii="Arial" w:hAnsi="Arial" w:cs="Arial"/>
                <w:sz w:val="18"/>
                <w:szCs w:val="18"/>
                <w:lang w:val="en-US"/>
              </w:rPr>
            </w:pPr>
            <w:r w:rsidRPr="005946E8">
              <w:rPr>
                <w:rFonts w:ascii="Arial" w:hAnsi="Arial" w:cs="Arial"/>
                <w:color w:val="000000"/>
                <w:sz w:val="18"/>
                <w:szCs w:val="18"/>
                <w:lang w:val="en-US"/>
              </w:rPr>
              <w:t>Continuous</w:t>
            </w:r>
          </w:p>
        </w:tc>
        <w:tc>
          <w:tcPr>
            <w:tcW w:w="1042" w:type="dxa"/>
            <w:tcBorders>
              <w:top w:val="single" w:sz="6" w:space="0" w:color="000000"/>
              <w:bottom w:val="single" w:sz="6" w:space="0" w:color="000000"/>
            </w:tcBorders>
            <w:shd w:val="clear" w:color="auto" w:fill="auto"/>
          </w:tcPr>
          <w:p w14:paraId="22DC16A3" w14:textId="747D125E" w:rsidR="00514A54" w:rsidRPr="00E70A8B" w:rsidRDefault="00A80BB8">
            <w:pPr>
              <w:pStyle w:val="TableContents"/>
              <w:rPr>
                <w:rFonts w:ascii="Arial" w:hAnsi="Arial" w:cs="Arial"/>
                <w:lang w:val="en-US"/>
              </w:rPr>
            </w:pPr>
            <w:r w:rsidRPr="00E70A8B">
              <w:rPr>
                <w:rFonts w:ascii="Arial" w:hAnsi="Arial" w:cs="Arial"/>
              </w:rPr>
              <w:fldChar w:fldCharType="begin"/>
            </w:r>
            <w:r w:rsidR="004A7EB4">
              <w:rPr>
                <w:rFonts w:ascii="Arial" w:hAnsi="Arial" w:cs="Arial"/>
                <w:lang w:val="en-US"/>
              </w:rPr>
              <w:instrText xml:space="preserve"> ADDIN ZOTERO_ITEM CSL_CITATION {"citationID":"RBVUqU5c","properties":{"formattedCitation":"[1,3]","plainCitation":"[1,3]","noteIndex":0},"citationItems":[{"id":5032,"uris":["http://zotero.org/users/6479495/items/DFSFSQVN"],"uri":["http://zotero.org/users/6479495/items/DFSFSQVN"],"itemData":{"id":5032,"type":"article-journal","abstract":"Abstract. The University of California Santa Cruz Genome Browser website (https://genome.ucsc.edu) enters its 20th year of providing high-quality genomics data","container-title":"Nucleic Acids Research","DOI":"10.1093/nar/gkz1012","ISSN":"0305-1048","issue":"D1","journalAbbreviation":"Nucleic Acids Res","language":"en","note":"publisher: Oxford Academic","page":"D756-D761","source":"academic-oup-com.insb.bib.cnrs.fr","title":"UCSC Genome Browser enters 20th year","volume":"48","author":[{"family":"Lee","given":"Christopher M."},{"family":"Barber","given":"Galt P."},{"family":"Casper","given":"Jonathan"},{"family":"Clawson","given":"Hiram"},{"family":"Diekhans","given":"Mark"},{"family":"Gonzalez","given":"Jairo Navarro"},{"family":"Hinrichs","given":"Angie S."},{"family":"Lee","given":"Brian T."},{"family":"Nassar","given":"Luis R."},{"family":"Powell","given":"Conner C."},{"family":"Raney","given":"Brian J."},{"family":"Rosenbloom","given":"Kate R."},{"family":"Schmelter","given":"Daniel"},{"family":"Speir","given":"Matthew L."},{"family":"Zweig","given":"Ann S."},{"family":"Haussler","given":"David"},{"family":"Haeussler","given":"Maximilian"},{"family":"Kuhn","given":"Robert M."},{"family":"Kent","given":"W. James"}],"issued":{"date-parts":[["2020",1,8]]}}},{"id":5039,"uris":["http://zotero.org/groups/2472009/items/EJM59WNC"],"uri":["http://zotero.org/groups/2472009/items/EJM59WNC"],"itemData":{"id":5039,"type":"article-journal","abstract":"We have conducted a comprehensive search for conserved elements in vertebrate genomes, using genome-wide multiple alignments of five vertebrate species (human, mouse, rat, chicken, and Fugu rubripes). Parallel searches have been performed with multiple alignments of four insect species (three species of Drosophila and Anopheles gambiae), two species of Caenorhabditis, and seven species of Saccharomyces. Conserved elements were identified with a computer program called phastCons, which is based on a two-state phylogenetic hidden Markov model (phylo-HMM). PhastCons works by fitting a phylo-HMM to the data by maximum likelihood, subject to constraints designed to calibrate the model across species groups, and then predicting conserved elements based on this model. The predicted elements cover roughly 3%–8% of the human genome (depending on the details of the calibration procedure) and substantially higher fractions of the more compact Drosophila melanogaster (37%–53%), Caenorhabditis elegans (18%–37%), and Saccharaomyces cerevisiae (47%–68%) genomes. From yeasts to vertebrates, in order of increasing genome size and general biological complexity, increasing fractions of conserved bases are found to lie outside of the exons of known protein-coding genes. In all groups, the most highly conserved elements (HCEs), by log-odds score, are hundreds or thousands of bases long. These elements share certain properties with ultraconserved elements, but they tend to be longer and less perfectly conserved, and they overlap genes of somewhat different functional categories. In vertebrates, HCEs are associated with the 3′ UTRs of regulatory genes, stable gene deserts, and megabase-sized regions rich in moderately conserved noncoding sequences. Noncoding HCEs also show strong statistical evidence of an enrichment for RNA secondary structure.","container-title":"Genome Research","DOI":"10.1101/gr.3715005","ISSN":"1088-9051","issue":"8","journalAbbreviation":"Genome Res","note":"PMID: 16024819\nPMCID: PMC1182216","page":"1034-1050","source":"PubMed Central","title":"Evolutionarily conserved elements in vertebrate, insect, worm, and yeast genomes","volume":"15","author":[{"family":"Siepel","given":"Adam"},{"family":"Bejerano","given":"Gill"},{"family":"Pedersen","given":"Jakob S."},{"family":"Hinrichs","given":"Angie S."},{"family":"Hou","given":"Minmei"},{"family":"Rosenbloom","given":"Kate"},{"family":"Clawson","given":"Hiram"},{"family":"Spieth","given":"John"},{"family":"Hillier","given":"LaDeana W."},{"family":"Richards","given":"Stephen"},{"family":"Weinstock","given":"George M."},{"family":"Wilson","given":"Richard K."},{"family":"Gibbs","given":"Richard A."},{"family":"Kent","given":"W. James"},{"family":"Miller","given":"Webb"},{"family":"Haussler","given":"David"}],"issued":{"date-parts":[["2005",8]]}}}],"schema":"https://github.com/citation-style-language/schema/raw/master/csl-citation.json"} </w:instrText>
            </w:r>
            <w:r w:rsidRPr="00E70A8B">
              <w:rPr>
                <w:rFonts w:ascii="Arial" w:hAnsi="Arial" w:cs="Arial"/>
              </w:rPr>
              <w:fldChar w:fldCharType="separate"/>
            </w:r>
            <w:bookmarkStart w:id="9" w:name="__Fieldmark__85_2281253091"/>
            <w:bookmarkStart w:id="10" w:name="__Fieldmark__95_3451003990"/>
            <w:r w:rsidR="004A7EB4">
              <w:rPr>
                <w:rFonts w:ascii="Arial" w:hAnsi="Arial" w:cs="Arial"/>
                <w:sz w:val="18"/>
                <w:szCs w:val="18"/>
                <w:lang w:val="en-GB"/>
              </w:rPr>
              <w:t>[1,3]</w:t>
            </w:r>
            <w:r w:rsidRPr="00E70A8B">
              <w:rPr>
                <w:rFonts w:ascii="Arial" w:hAnsi="Arial" w:cs="Arial"/>
              </w:rPr>
              <w:fldChar w:fldCharType="end"/>
            </w:r>
            <w:bookmarkEnd w:id="9"/>
            <w:bookmarkEnd w:id="10"/>
          </w:p>
        </w:tc>
      </w:tr>
      <w:tr w:rsidR="00514A54" w:rsidRPr="00E70A8B" w14:paraId="1C579955" w14:textId="77777777">
        <w:tc>
          <w:tcPr>
            <w:tcW w:w="2382" w:type="dxa"/>
            <w:tcBorders>
              <w:top w:val="single" w:sz="6" w:space="0" w:color="000000"/>
              <w:bottom w:val="single" w:sz="6" w:space="0" w:color="000000"/>
            </w:tcBorders>
            <w:shd w:val="clear" w:color="auto" w:fill="auto"/>
          </w:tcPr>
          <w:p w14:paraId="4437C6E1"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DTS</w:t>
            </w:r>
          </w:p>
        </w:tc>
        <w:tc>
          <w:tcPr>
            <w:tcW w:w="3250" w:type="dxa"/>
            <w:tcBorders>
              <w:top w:val="single" w:sz="6" w:space="0" w:color="000000"/>
              <w:bottom w:val="single" w:sz="6" w:space="0" w:color="000000"/>
            </w:tcBorders>
            <w:shd w:val="clear" w:color="auto" w:fill="auto"/>
          </w:tcPr>
          <w:p w14:paraId="2AD58845" w14:textId="77777777" w:rsidR="00514A54" w:rsidRPr="00E70A8B" w:rsidRDefault="00A80BB8">
            <w:pPr>
              <w:pStyle w:val="TableContents"/>
              <w:snapToGrid w:val="0"/>
              <w:rPr>
                <w:rFonts w:ascii="Arial" w:hAnsi="Arial" w:cs="Arial"/>
                <w:color w:val="000000"/>
                <w:sz w:val="18"/>
                <w:szCs w:val="18"/>
                <w:lang w:val="en-GB"/>
              </w:rPr>
            </w:pPr>
            <w:r w:rsidRPr="00E70A8B">
              <w:rPr>
                <w:rFonts w:ascii="Arial" w:hAnsi="Arial" w:cs="Arial"/>
                <w:color w:val="000000"/>
                <w:sz w:val="18"/>
                <w:szCs w:val="18"/>
                <w:lang w:val="en-GB"/>
              </w:rPr>
              <w:t>Context-dependent tolerance score representing the tolerance to genetic variation, evaluated at the population level.</w:t>
            </w:r>
          </w:p>
        </w:tc>
        <w:tc>
          <w:tcPr>
            <w:tcW w:w="1983" w:type="dxa"/>
            <w:vMerge/>
            <w:tcBorders>
              <w:top w:val="single" w:sz="6" w:space="0" w:color="000000"/>
              <w:bottom w:val="single" w:sz="6" w:space="0" w:color="000000"/>
            </w:tcBorders>
            <w:shd w:val="clear" w:color="auto" w:fill="auto"/>
            <w:vAlign w:val="center"/>
          </w:tcPr>
          <w:p w14:paraId="5CD9936F"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21F9F765"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0D94B104" w14:textId="2EDE298B"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lang w:val="en-US"/>
              </w:rPr>
              <w:instrText xml:space="preserve"> ADDIN ZOTERO_ITEM CSL_CITATION {"citationID":"WEQJFvCI","properties":{"formattedCitation":"[4]","plainCitation":"[4]","noteIndex":0},"citationItems":[{"id":3325,"uris":["http://zotero.org/groups/2472009/items/KFTZP25Q"],"uri":["http://zotero.org/groups/2472009/items/KFTZP25Q"],"itemData":{"id":3325,"type":"article-journal","abstract":"Understanding the significance of genetic variants in the noncoding genome is emerging as the next challenge in human genomics. We used the power of 11,257 whole-genome sequences and 16,384 heptamers (7-nt motifs) to build a map of sequence constraint for the human species. This build differed substantially from traditional maps of interspecies conservation and identified regulatory elements among the most constrained regions of the genome. Using new Hi-C experimental data, we describe a strong pattern of coordination over 2 Mb where the most constrained regulatory elements associate with the most essential genes. Constrained regions of the noncoding genome are up to 52-fold enriched for known pathogenic variants as compared to unconstrained regions (21-fold when compared to the genome average). This map of sequence constraint across thousands of individuals is an asset to help interpret noncoding elements in the human genome, prioritize variants and reconsider gene units at a larger scale.","container-title":"Nat Genet","DOI":"10.1038/s41588-018-0062-7","ISSN":"1546-1718 (Electronic) 1061-4036 (Linking)","journalAbbreviation":"Nature genetics","title":"The human noncoding genome defined by genetic diversity","author":[{"family":"Iulio","given":"J.","non-dropping-particle":"di"},{"family":"Bartha","given":"I."},{"family":"Wong","given":"E. H. M."},{"family":"Yu","given":"H. C."},{"family":"Lavrenko","given":"V."},{"family":"Yang","given":"D."},{"family":"Jung","given":"I."},{"family":"Hicks","given":"M. A."},{"family":"Shah","given":"N."},{"family":"Kirkness","given":"E. F."},{"family":"Fabani","given":"M. M."},{"family":"Biggs","given":"W. H."},{"family":"Ren","given":"B."},{"family":"Venter","given":"J. C."},{"family":"Telenti","given":"A."}],"issued":{"date-parts":[["2018",2,26]]}}}],"schema":"https://github.com/citation-style-language/schema/raw/master/csl-citation.json"} </w:instrText>
            </w:r>
            <w:r w:rsidRPr="00E70A8B">
              <w:rPr>
                <w:rFonts w:ascii="Arial" w:hAnsi="Arial" w:cs="Arial"/>
              </w:rPr>
              <w:fldChar w:fldCharType="separate"/>
            </w:r>
            <w:bookmarkStart w:id="11" w:name="__Fieldmark__95_2281253091"/>
            <w:bookmarkStart w:id="12" w:name="__Fieldmark__103_3451003990"/>
            <w:r w:rsidR="004A7EB4">
              <w:rPr>
                <w:rFonts w:ascii="Arial" w:hAnsi="Arial" w:cs="Arial"/>
                <w:sz w:val="18"/>
                <w:szCs w:val="18"/>
                <w:lang w:val="en-GB"/>
              </w:rPr>
              <w:t>[4]</w:t>
            </w:r>
            <w:r w:rsidRPr="00E70A8B">
              <w:rPr>
                <w:rFonts w:ascii="Arial" w:hAnsi="Arial" w:cs="Arial"/>
              </w:rPr>
              <w:fldChar w:fldCharType="end"/>
            </w:r>
            <w:bookmarkEnd w:id="11"/>
            <w:bookmarkEnd w:id="12"/>
          </w:p>
        </w:tc>
      </w:tr>
      <w:tr w:rsidR="00514A54" w:rsidRPr="00E70A8B" w14:paraId="65726F40" w14:textId="77777777">
        <w:tc>
          <w:tcPr>
            <w:tcW w:w="2382" w:type="dxa"/>
            <w:tcBorders>
              <w:top w:val="single" w:sz="6" w:space="0" w:color="000000"/>
              <w:bottom w:val="single" w:sz="6" w:space="0" w:color="000000"/>
            </w:tcBorders>
            <w:shd w:val="clear" w:color="auto" w:fill="auto"/>
          </w:tcPr>
          <w:p w14:paraId="67A2122A"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GERP score</w:t>
            </w:r>
          </w:p>
        </w:tc>
        <w:tc>
          <w:tcPr>
            <w:tcW w:w="3250" w:type="dxa"/>
            <w:tcBorders>
              <w:top w:val="single" w:sz="6" w:space="0" w:color="000000"/>
              <w:bottom w:val="single" w:sz="6" w:space="0" w:color="000000"/>
            </w:tcBorders>
            <w:shd w:val="clear" w:color="auto" w:fill="auto"/>
          </w:tcPr>
          <w:p w14:paraId="4F9FCF9D"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 xml:space="preserve">GERP score </w:t>
            </w:r>
          </w:p>
        </w:tc>
        <w:tc>
          <w:tcPr>
            <w:tcW w:w="1983" w:type="dxa"/>
            <w:vMerge/>
            <w:tcBorders>
              <w:top w:val="single" w:sz="6" w:space="0" w:color="000000"/>
              <w:bottom w:val="single" w:sz="6" w:space="0" w:color="000000"/>
            </w:tcBorders>
            <w:shd w:val="clear" w:color="auto" w:fill="auto"/>
            <w:vAlign w:val="center"/>
          </w:tcPr>
          <w:p w14:paraId="40ECABA0"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5281010D"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3A122717" w14:textId="677CED43" w:rsidR="00514A54" w:rsidRPr="00E70A8B" w:rsidRDefault="00E55E86">
            <w:pPr>
              <w:pStyle w:val="TableContents"/>
              <w:rPr>
                <w:rFonts w:ascii="Arial" w:hAnsi="Arial" w:cs="Arial"/>
              </w:rPr>
            </w:pPr>
            <w:r>
              <w:rPr>
                <w:rFonts w:ascii="Arial" w:hAnsi="Arial" w:cs="Arial"/>
              </w:rPr>
              <w:fldChar w:fldCharType="begin"/>
            </w:r>
            <w:r w:rsidR="004A7EB4">
              <w:rPr>
                <w:rFonts w:ascii="Arial" w:hAnsi="Arial" w:cs="Arial"/>
              </w:rPr>
              <w:instrText xml:space="preserve"> ADDIN ZOTERO_ITEM CSL_CITATION {"citationID":"a2q48cb1t7v","properties":{"formattedCitation":"[5]","plainCitation":"[5]","noteIndex":0},"citationItems":[{"id":4514,"uris":["http://zotero.org/groups/2472009/items/LQ4XKSMF"],"uri":["http://zotero.org/groups/2472009/items/LQ4XKSMF"],"itemData":{"id":4514,"type":"article-journal","abstract":"Comparisons of orthologous genomic DNA sequences can be used to characterize regions that have been subject to purifying selection and are enriched for functional elements. We here present the results of such an analysis on an alignment of sequences from 29 mammalian species. The alignment captures </w:instrText>
            </w:r>
            <w:r w:rsidR="004A7EB4">
              <w:rPr>
                <w:rFonts w:ascii="Cambria Math" w:hAnsi="Cambria Math" w:cs="Cambria Math"/>
              </w:rPr>
              <w:instrText>∼</w:instrText>
            </w:r>
            <w:r w:rsidR="004A7EB4">
              <w:rPr>
                <w:rFonts w:ascii="Arial" w:hAnsi="Arial" w:cs="Arial"/>
              </w:rPr>
              <w:instrText xml:space="preserve">3.9 neutral substitutions per site and spans </w:instrText>
            </w:r>
            <w:r w:rsidR="004A7EB4">
              <w:rPr>
                <w:rFonts w:ascii="Cambria Math" w:hAnsi="Cambria Math" w:cs="Cambria Math"/>
              </w:rPr>
              <w:instrText>∼</w:instrText>
            </w:r>
            <w:r w:rsidR="004A7EB4">
              <w:rPr>
                <w:rFonts w:ascii="Arial" w:hAnsi="Arial" w:cs="Arial"/>
              </w:rPr>
              <w:instrText xml:space="preserve">1.9 Mbp of the human genome. We identify constrained elements from 3 bp to over 1 kbp in length, covering </w:instrText>
            </w:r>
            <w:r w:rsidR="004A7EB4">
              <w:rPr>
                <w:rFonts w:ascii="Cambria Math" w:hAnsi="Cambria Math" w:cs="Cambria Math"/>
              </w:rPr>
              <w:instrText>∼</w:instrText>
            </w:r>
            <w:r w:rsidR="004A7EB4">
              <w:rPr>
                <w:rFonts w:ascii="Arial" w:hAnsi="Arial" w:cs="Arial"/>
              </w:rPr>
              <w:instrText xml:space="preserve">5.5% of the human locus. Our estimate for the total amount of nonexonic constraint experienced by this locus is roughly twice that for exonic constraint. Constrained elements tend to cluster, and we identify large constrained regions that correspond well with known functional elements. While constraint density inversely correlates with mobile element density, we also show the presence of unambiguously constrained elements overlapping mammalian ancestral repeats. In addition, we describe a number of elements in this region that have undergone intense purifying selection throughout mammalian evolution, and we show that these important elements are more numerous than previously thought. These results were obtained with Genomic Evolutionary Rate Profiling (GERP), a statistically rigorous and biologically transparent framework for constrained element identification. GERP identifies regions at high resolution that exhibit nucleotide substitution deficits, and measures these deficits as “rejected substitutions.” Rejected substitutions reflect the intensity of past purifying selection and are used to rank and characterize constrained elements. We anticipate that GERP and the types of analyses it facilitates will provide further insights and improved annotation for the human genome as mammalian genome sequence data become richer.","container-title":"Genome Research","DOI":"10.1101/gr.3577405","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15965027","page":"901-913","source":"genome.cshlp.org","title":"Distribution and intensity of constraint in mammalian genomic sequence","volume":"15","author":[{"family":"Cooper","given":"Gregory M."},{"family":"Stone","given":"Eric A."},{"family":"Asimenos","given":"George"},{"family":"Green","given":"Eric D."},{"family":"Batzoglou","given":"Serafim"},{"family":"Sidow","given":"Arend"}],"issued":{"date-parts":[["2005",7,1]]}}}],"schema":"https://github.com/citation-style-language/schema/raw/master/csl-citation.json"} </w:instrText>
            </w:r>
            <w:r>
              <w:rPr>
                <w:rFonts w:ascii="Arial" w:hAnsi="Arial" w:cs="Arial"/>
              </w:rPr>
              <w:fldChar w:fldCharType="separate"/>
            </w:r>
            <w:r w:rsidR="004A7EB4">
              <w:rPr>
                <w:rFonts w:ascii="Arial" w:hAnsi="Arial" w:cs="Arial"/>
              </w:rPr>
              <w:t>[5]</w:t>
            </w:r>
            <w:r>
              <w:rPr>
                <w:rFonts w:ascii="Arial" w:hAnsi="Arial" w:cs="Arial"/>
              </w:rPr>
              <w:fldChar w:fldCharType="end"/>
            </w:r>
          </w:p>
        </w:tc>
      </w:tr>
      <w:tr w:rsidR="00514A54" w:rsidRPr="007523EE" w14:paraId="668DCBC6" w14:textId="77777777">
        <w:tc>
          <w:tcPr>
            <w:tcW w:w="2382" w:type="dxa"/>
            <w:tcBorders>
              <w:top w:val="single" w:sz="6" w:space="0" w:color="000000"/>
              <w:bottom w:val="single" w:sz="4" w:space="0" w:color="000000"/>
            </w:tcBorders>
            <w:shd w:val="clear" w:color="auto" w:fill="auto"/>
          </w:tcPr>
          <w:p w14:paraId="7222D88B"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GERP element</w:t>
            </w:r>
          </w:p>
        </w:tc>
        <w:tc>
          <w:tcPr>
            <w:tcW w:w="3250" w:type="dxa"/>
            <w:tcBorders>
              <w:top w:val="single" w:sz="6" w:space="0" w:color="000000"/>
              <w:bottom w:val="single" w:sz="4" w:space="0" w:color="000000"/>
            </w:tcBorders>
            <w:shd w:val="clear" w:color="auto" w:fill="auto"/>
          </w:tcPr>
          <w:p w14:paraId="3DDA34B9"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Regions identified as conserved element.</w:t>
            </w:r>
          </w:p>
        </w:tc>
        <w:tc>
          <w:tcPr>
            <w:tcW w:w="1983" w:type="dxa"/>
            <w:vMerge/>
            <w:tcBorders>
              <w:top w:val="single" w:sz="6" w:space="0" w:color="000000"/>
              <w:bottom w:val="single" w:sz="4" w:space="0" w:color="000000"/>
            </w:tcBorders>
            <w:shd w:val="clear" w:color="auto" w:fill="auto"/>
            <w:vAlign w:val="center"/>
          </w:tcPr>
          <w:p w14:paraId="77256A28"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4" w:space="0" w:color="000000"/>
            </w:tcBorders>
            <w:shd w:val="clear" w:color="auto" w:fill="auto"/>
          </w:tcPr>
          <w:p w14:paraId="71666F46"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Binary</w:t>
            </w:r>
          </w:p>
        </w:tc>
        <w:tc>
          <w:tcPr>
            <w:tcW w:w="1042" w:type="dxa"/>
            <w:tcBorders>
              <w:top w:val="single" w:sz="6" w:space="0" w:color="000000"/>
              <w:bottom w:val="single" w:sz="4" w:space="0" w:color="000000"/>
            </w:tcBorders>
            <w:shd w:val="clear" w:color="auto" w:fill="auto"/>
          </w:tcPr>
          <w:p w14:paraId="01C7BC41" w14:textId="0BBE838C" w:rsidR="00514A54" w:rsidRPr="00E70A8B" w:rsidRDefault="00A80BB8">
            <w:pPr>
              <w:pStyle w:val="TableContents"/>
              <w:rPr>
                <w:rFonts w:ascii="Arial" w:hAnsi="Arial" w:cs="Arial"/>
                <w:lang w:val="en-US"/>
              </w:rPr>
            </w:pPr>
            <w:r w:rsidRPr="00E70A8B">
              <w:rPr>
                <w:rFonts w:ascii="Arial" w:hAnsi="Arial" w:cs="Arial"/>
              </w:rPr>
              <w:fldChar w:fldCharType="begin"/>
            </w:r>
            <w:r w:rsidR="004A7EB4">
              <w:rPr>
                <w:rFonts w:ascii="Arial" w:hAnsi="Arial" w:cs="Arial"/>
              </w:rPr>
              <w:instrText xml:space="preserve"> ADDIN ZOTERO_ITEM CSL_CITATION {"citationID":"YiJMHcbN","properties":{"formattedCitation":"[5]","plainCitation":"[5]","noteIndex":0},"citationItems":[{"id":4514,"uris":["http://zotero.org/groups/2472009/items/LQ4XKSMF"],"uri":["http://zotero.org/groups/2472009/items/LQ4XKSMF"],"itemData":{"id":4514,"type":"article-journal","abstract":"Comparisons of orthologous genomic DNA sequences can be used to characterize regions that have been subject to purifying selection and are enriched for functional elements. We here present the results of such an analysis on an alignment of sequences from 29 mammalian species. The alignment captures </w:instrText>
            </w:r>
            <w:r w:rsidR="004A7EB4">
              <w:rPr>
                <w:rFonts w:ascii="Cambria Math" w:hAnsi="Cambria Math" w:cs="Cambria Math"/>
              </w:rPr>
              <w:instrText>∼</w:instrText>
            </w:r>
            <w:r w:rsidR="004A7EB4">
              <w:rPr>
                <w:rFonts w:ascii="Arial" w:hAnsi="Arial" w:cs="Arial"/>
              </w:rPr>
              <w:instrText xml:space="preserve">3.9 neutral substitutions per site and spans </w:instrText>
            </w:r>
            <w:r w:rsidR="004A7EB4">
              <w:rPr>
                <w:rFonts w:ascii="Cambria Math" w:hAnsi="Cambria Math" w:cs="Cambria Math"/>
              </w:rPr>
              <w:instrText>∼</w:instrText>
            </w:r>
            <w:r w:rsidR="004A7EB4">
              <w:rPr>
                <w:rFonts w:ascii="Arial" w:hAnsi="Arial" w:cs="Arial"/>
              </w:rPr>
              <w:instrText xml:space="preserve">1.9 Mbp of the human genome. We identify constrained elements from 3 bp to over 1 kbp in length, covering </w:instrText>
            </w:r>
            <w:r w:rsidR="004A7EB4">
              <w:rPr>
                <w:rFonts w:ascii="Cambria Math" w:hAnsi="Cambria Math" w:cs="Cambria Math"/>
              </w:rPr>
              <w:instrText>∼</w:instrText>
            </w:r>
            <w:r w:rsidR="004A7EB4">
              <w:rPr>
                <w:rFonts w:ascii="Arial" w:hAnsi="Arial" w:cs="Arial"/>
              </w:rPr>
              <w:instrText>5.5% of the human locus. Our estimate for the total amount of nonexonic constraint experienced by this locus is roughly twice that for exonic constraint. Constrained elements tend to cluster, and we identify large constrained regions that correspond well with known functional elements. While constraint density inversely correlates with mobile element density, we also show the presence of unambiguously constrained elements overlapping mammalian ancestral repeats. In addition, we describe a number of elements in this region that have undergone intense purifying selection throughout mammalian evolution, and we show that these important elements are more numerous than previously thought. These results were obtained with Genomic Evolutionary Rate Profiling (GE</w:instrText>
            </w:r>
            <w:r w:rsidR="004A7EB4" w:rsidRPr="00AC0AD9">
              <w:rPr>
                <w:rFonts w:ascii="Arial" w:hAnsi="Arial" w:cs="Arial"/>
                <w:lang w:val="en-US"/>
              </w:rPr>
              <w:instrText xml:space="preserve">RP), a statistically rigorous and biologically transparent framework for constrained element identification. GERP identifies regions at high resolution that exhibit nucleotide substitution deficits, and measures these deficits as “rejected substitutions.” Rejected substitutions reflect the intensity of past purifying selection and are used to rank and characterize constrained elements. We anticipate that GERP and the types of analyses it facilitates will provide further insights and improved annotation for the human genome as mammalian genome sequence data become richer.","container-title":"Genome Research","DOI":"10.1101/gr.3577405","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15965027","page":"901-913","source":"genome.cshlp.org","title":"Distribution and intensity of constraint in mammalian genomic sequence","volume":"15","author":[{"family":"Cooper","given":"Gregory M."},{"family":"Stone","given":"Eric A."},{"family":"Asimenos","given":"George"},{"family":"Green","given":"Eric D."},{"family":"Batzoglou","given":"Serafim"},{"family":"Sidow","given":"Arend"}],"issued":{"date-parts":[["2005",7,1]]}}}],"schema":"https://github.com/citation-style-language/schema/raw/master/csl-citation.json"} </w:instrText>
            </w:r>
            <w:r w:rsidRPr="00E70A8B">
              <w:rPr>
                <w:rFonts w:ascii="Arial" w:hAnsi="Arial" w:cs="Arial"/>
              </w:rPr>
              <w:fldChar w:fldCharType="separate"/>
            </w:r>
            <w:bookmarkStart w:id="13" w:name="__Fieldmark__115_2281253091"/>
            <w:bookmarkStart w:id="14" w:name="__Fieldmark__119_3451003990"/>
            <w:r w:rsidR="004A7EB4">
              <w:rPr>
                <w:rFonts w:ascii="Arial" w:hAnsi="Arial" w:cs="Arial"/>
                <w:sz w:val="18"/>
                <w:szCs w:val="18"/>
                <w:lang w:val="en-GB"/>
              </w:rPr>
              <w:t>[5]</w:t>
            </w:r>
            <w:r w:rsidRPr="00E70A8B">
              <w:rPr>
                <w:rFonts w:ascii="Arial" w:hAnsi="Arial" w:cs="Arial"/>
              </w:rPr>
              <w:fldChar w:fldCharType="end"/>
            </w:r>
            <w:bookmarkEnd w:id="13"/>
            <w:bookmarkEnd w:id="14"/>
          </w:p>
        </w:tc>
      </w:tr>
      <w:tr w:rsidR="00514A54" w:rsidRPr="007523EE" w14:paraId="074BFDF1" w14:textId="77777777">
        <w:tc>
          <w:tcPr>
            <w:tcW w:w="2382" w:type="dxa"/>
            <w:tcBorders>
              <w:top w:val="single" w:sz="4" w:space="0" w:color="000000"/>
              <w:bottom w:val="single" w:sz="6" w:space="0" w:color="000000"/>
            </w:tcBorders>
            <w:shd w:val="clear" w:color="auto" w:fill="auto"/>
          </w:tcPr>
          <w:p w14:paraId="68CF53AE"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Nase-sensitive cluster</w:t>
            </w:r>
          </w:p>
        </w:tc>
        <w:tc>
          <w:tcPr>
            <w:tcW w:w="3250" w:type="dxa"/>
            <w:tcBorders>
              <w:top w:val="single" w:sz="4" w:space="0" w:color="000000"/>
              <w:bottom w:val="single" w:sz="6" w:space="0" w:color="000000"/>
            </w:tcBorders>
            <w:shd w:val="clear" w:color="auto" w:fill="auto"/>
          </w:tcPr>
          <w:p w14:paraId="74CA2881" w14:textId="77777777" w:rsidR="00514A54" w:rsidRPr="00E70A8B" w:rsidRDefault="00A80BB8">
            <w:pPr>
              <w:pStyle w:val="TableContents"/>
              <w:snapToGrid w:val="0"/>
              <w:rPr>
                <w:rFonts w:ascii="Arial" w:hAnsi="Arial" w:cs="Arial"/>
                <w:color w:val="000000"/>
                <w:sz w:val="18"/>
                <w:szCs w:val="18"/>
                <w:lang w:val="en-GB"/>
              </w:rPr>
            </w:pPr>
            <w:r w:rsidRPr="00E70A8B">
              <w:rPr>
                <w:rFonts w:ascii="Arial" w:hAnsi="Arial" w:cs="Arial"/>
                <w:color w:val="000000"/>
                <w:sz w:val="18"/>
                <w:szCs w:val="18"/>
                <w:lang w:val="en-GB"/>
              </w:rPr>
              <w:t xml:space="preserve">Score associated to </w:t>
            </w:r>
            <w:proofErr w:type="spellStart"/>
            <w:r w:rsidRPr="00E70A8B">
              <w:rPr>
                <w:rFonts w:ascii="Arial" w:hAnsi="Arial" w:cs="Arial"/>
                <w:color w:val="000000"/>
                <w:sz w:val="18"/>
                <w:szCs w:val="18"/>
                <w:lang w:val="en-GB"/>
              </w:rPr>
              <w:t>DNaseI</w:t>
            </w:r>
            <w:proofErr w:type="spellEnd"/>
            <w:r w:rsidRPr="00E70A8B">
              <w:rPr>
                <w:rFonts w:ascii="Arial" w:hAnsi="Arial" w:cs="Arial"/>
                <w:color w:val="000000"/>
                <w:sz w:val="18"/>
                <w:szCs w:val="18"/>
                <w:lang w:val="en-GB"/>
              </w:rPr>
              <w:t xml:space="preserve"> Hypersensitivity Clusters in 125 cell types from ENCODE.</w:t>
            </w:r>
          </w:p>
        </w:tc>
        <w:tc>
          <w:tcPr>
            <w:tcW w:w="1983" w:type="dxa"/>
            <w:vMerge w:val="restart"/>
            <w:tcBorders>
              <w:top w:val="single" w:sz="4" w:space="0" w:color="000000"/>
              <w:bottom w:val="single" w:sz="6" w:space="0" w:color="000000"/>
            </w:tcBorders>
            <w:shd w:val="clear" w:color="auto" w:fill="auto"/>
            <w:vAlign w:val="center"/>
          </w:tcPr>
          <w:p w14:paraId="0A80C518" w14:textId="77777777" w:rsidR="00514A54" w:rsidRPr="00E70A8B" w:rsidRDefault="00A80BB8">
            <w:pPr>
              <w:pStyle w:val="TableContents"/>
              <w:jc w:val="center"/>
              <w:rPr>
                <w:rFonts w:ascii="Arial" w:hAnsi="Arial" w:cs="Arial"/>
                <w:sz w:val="18"/>
                <w:szCs w:val="18"/>
                <w:lang w:val="en-GB"/>
              </w:rPr>
            </w:pPr>
            <w:r w:rsidRPr="00E70A8B">
              <w:rPr>
                <w:rFonts w:ascii="Arial" w:hAnsi="Arial" w:cs="Arial"/>
                <w:color w:val="000000"/>
                <w:sz w:val="18"/>
                <w:szCs w:val="18"/>
                <w:lang w:val="en-GB"/>
              </w:rPr>
              <w:t>Biochemical evidence</w:t>
            </w:r>
          </w:p>
        </w:tc>
        <w:tc>
          <w:tcPr>
            <w:tcW w:w="1315" w:type="dxa"/>
            <w:tcBorders>
              <w:top w:val="single" w:sz="4" w:space="0" w:color="000000"/>
              <w:bottom w:val="single" w:sz="6" w:space="0" w:color="000000"/>
            </w:tcBorders>
            <w:shd w:val="clear" w:color="auto" w:fill="auto"/>
          </w:tcPr>
          <w:p w14:paraId="0915D04F"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4" w:space="0" w:color="000000"/>
              <w:bottom w:val="single" w:sz="6" w:space="0" w:color="000000"/>
            </w:tcBorders>
            <w:shd w:val="clear" w:color="auto" w:fill="auto"/>
          </w:tcPr>
          <w:p w14:paraId="24E52F15" w14:textId="29628941" w:rsidR="00514A54" w:rsidRPr="00E70A8B" w:rsidRDefault="00A80BB8">
            <w:pPr>
              <w:pStyle w:val="TableContents"/>
              <w:rPr>
                <w:rFonts w:ascii="Arial" w:hAnsi="Arial" w:cs="Arial"/>
                <w:lang w:val="en-US"/>
              </w:rPr>
            </w:pPr>
            <w:r w:rsidRPr="00E70A8B">
              <w:rPr>
                <w:rFonts w:ascii="Arial" w:hAnsi="Arial" w:cs="Arial"/>
              </w:rPr>
              <w:fldChar w:fldCharType="begin"/>
            </w:r>
            <w:r w:rsidR="004A7EB4">
              <w:rPr>
                <w:rFonts w:ascii="Arial" w:hAnsi="Arial" w:cs="Arial"/>
                <w:lang w:val="en-US"/>
              </w:rPr>
              <w:instrText xml:space="preserve"> ADDIN ZOTERO_ITEM CSL_CITATION {"citationID":"qBFEc2Pt","properties":{"formattedCitation":"[6]","plainCitation":"[6]","noteIndex":0},"citationItems":[{"id":2904,"uris":["http://zotero.org/groups/2472009/items/KXL7JFZS"],"uri":["http://zotero.org/groups/2472009/items/KXL7JFZS"],"itemData":{"id":2904,"type":"article-journal","abstract":"DNase I hypersensitive sites (DHSs) are markers of regulatory DNA and have underpinned the discovery of all classes of cis-regulatory elements including enhancers, promoters, insulators, silencers and locus control regions. Here we present the first extensive map of human DHSs identified through genome-wide profiling in 125 diverse cell and tissue types. We identify approximately 2.9 million DHSs that encompass virtually all known experimentally validated cis-regulatory sequences and expose a vast trove of novel elements, most with highly cell-selective regulation. Annotating these elements using ENCODE data reveals novel relationships between chromatin accessibility, transcription, DNA methylation and regulatory factor occupancy patterns. We connect approximately 580,000 distal DHSs with their target promoters, revealing systematic pairing of different classes of distal DHSs and specific promoter types. Patterning of chromatin accessibility at many regulatory regions is organized with dozens to hundreds of co-activated elements, and the transcellular DNase I sensitivity pattern at a given region can predict cell-type-specific functional behaviours. The DHS landscape shows signatures of recent functional evolutionary constraint. However, the DHS compartment in pluripotent and immortalized cells exhibits higher mutation rates than that in highly differentiated cells, exposing an unexpected link between chromatin accessibility, proliferative potential and patterns of human variation.","container-title":"Nature","DOI":"10.1038/nature11232","ISSN":"1476-4687 (Electronic) 0028-0836 (Linking)","issue":"7414","journalAbbreviation":"Nature","page":"75-82","title":"The accessible chromatin landscape of the human genome","volume":"489","author":[{"family":"Thurman","given":"R. E."},{"family":"Rynes","given":"E."},{"family":"Humbert","given":"R."},{"family":"Vierstra","given":"J."},{"family":"Maurano","given":"M. T."},{"family":"Haugen","given":"E."},{"family":"Sheffield","given":"N. C."},{"family":"Stergachis","given":"A. B."},{"family":"Wang","given":"H."},{"family":"Vernot","given":"B."},{"family":"Garg","given":"K."},{"family":"John","given":"S."},{"family":"Sandstrom","given":"R."},{"family":"Bates","given":"D."},{"family":"Boatman","given":"L."},{"family":"Canfield","given":"T. K."},{"family":"Diegel","given":"M."},{"family":"Dunn","given":"D."},{"family":"Ebersol","given":"A. K."},{"family":"Frum","given":"T."},{"family":"Giste","given":"E."},{"family":"Johnson","given":"A. K."},{"family":"Johnson","given":"E. M."},{"family":"Kutyavin","given":"T."},{"family":"Lajoie","given":"B."},{"family":"Lee","given":"B. K."},{"family":"Lee","given":"K."},{"family":"London","given":"D."},{"family":"Lotakis","given":"D."},{"family":"Neph","given":"S."},{"family":"Neri","given":"F."},{"family":"Nguyen","given":"E. D."},{"family":"Qu","given":"H."},{"family":"Reynolds","given":"A. P."},{"family":"Roach","given":"V."},{"family":"Safi","given":"A."},{"family":"Sanchez","given":"M. E."},{"family":"Sanyal","given":"A."},{"family":"Shafer","given":"A."},{"family":"Simon","given":"J. M."},{"family":"Song","given":"L."},{"family":"Vong","given":"S."},{"family":"Weaver","given":"M."},{"family":"Yan","given":"Y."},{"family":"Zhang","given":"Z."},{"family":"Zhang","given":"Z."},{"family":"Lenhard","given":"B."},{"family":"Tewari","given":"M."},{"family":"Dorschner","given":"M. O."},{"family":"Hansen","given":"R. S."},{"family":"Navas","given":"P. A."},{"family":"Stamatoyannopoulos","given":"G."},{"family":"Iyer","given":"V. R."},{"family":"Lieb","given":"J. D."},{"family":"Sunyaev","given":"S. R."},{"family":"Akey","given":"J. M."},{"family":"Sabo","given":"P. J."},{"family":"Kaul","given":"R."},{"family":"Furey","given":"T. S."},{"family":"Dekker","given":"J."},{"family":"Crawford","given":"G. E."},{"family":"Stamatoyannopoulos","given":"J. A."}],"issued":{"date-parts":[["2012",9,6]]}}}],"schema":"https://github.com/citation-style-language/schema/raw/master/csl-citation.json"} </w:instrText>
            </w:r>
            <w:r w:rsidRPr="00E70A8B">
              <w:rPr>
                <w:rFonts w:ascii="Arial" w:hAnsi="Arial" w:cs="Arial"/>
              </w:rPr>
              <w:fldChar w:fldCharType="separate"/>
            </w:r>
            <w:bookmarkStart w:id="15" w:name="__Fieldmark__126_2281253091"/>
            <w:bookmarkStart w:id="16" w:name="__Fieldmark__130_3451003990"/>
            <w:r w:rsidR="004A7EB4">
              <w:rPr>
                <w:rFonts w:ascii="Arial" w:hAnsi="Arial" w:cs="Arial"/>
                <w:sz w:val="18"/>
                <w:szCs w:val="18"/>
                <w:lang w:val="en-GB"/>
              </w:rPr>
              <w:t>[6]</w:t>
            </w:r>
            <w:r w:rsidRPr="00E70A8B">
              <w:rPr>
                <w:rFonts w:ascii="Arial" w:hAnsi="Arial" w:cs="Arial"/>
              </w:rPr>
              <w:fldChar w:fldCharType="end"/>
            </w:r>
            <w:bookmarkEnd w:id="15"/>
            <w:bookmarkEnd w:id="16"/>
          </w:p>
        </w:tc>
      </w:tr>
      <w:tr w:rsidR="00514A54" w:rsidRPr="00E70A8B" w14:paraId="2D64ABA5" w14:textId="77777777">
        <w:tc>
          <w:tcPr>
            <w:tcW w:w="2382" w:type="dxa"/>
            <w:tcBorders>
              <w:top w:val="single" w:sz="6" w:space="0" w:color="000000"/>
              <w:bottom w:val="single" w:sz="6" w:space="0" w:color="000000"/>
            </w:tcBorders>
            <w:shd w:val="clear" w:color="auto" w:fill="auto"/>
          </w:tcPr>
          <w:p w14:paraId="0959BAB4"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Promoter</w:t>
            </w:r>
          </w:p>
        </w:tc>
        <w:tc>
          <w:tcPr>
            <w:tcW w:w="3250" w:type="dxa"/>
            <w:vMerge w:val="restart"/>
            <w:tcBorders>
              <w:top w:val="single" w:sz="6" w:space="0" w:color="000000"/>
              <w:bottom w:val="single" w:sz="6" w:space="0" w:color="000000"/>
            </w:tcBorders>
            <w:shd w:val="clear" w:color="auto" w:fill="auto"/>
          </w:tcPr>
          <w:p w14:paraId="525C4F0D" w14:textId="77777777" w:rsidR="00514A54" w:rsidRPr="00E70A8B" w:rsidRDefault="00A80BB8">
            <w:pPr>
              <w:pStyle w:val="TableContents"/>
              <w:snapToGrid w:val="0"/>
              <w:rPr>
                <w:rFonts w:ascii="Arial" w:hAnsi="Arial" w:cs="Arial"/>
                <w:sz w:val="18"/>
                <w:szCs w:val="18"/>
                <w:lang w:val="en-GB"/>
              </w:rPr>
            </w:pPr>
            <w:r w:rsidRPr="00E70A8B">
              <w:rPr>
                <w:rFonts w:ascii="Arial" w:hAnsi="Arial" w:cs="Arial"/>
                <w:color w:val="000000"/>
                <w:sz w:val="18"/>
                <w:szCs w:val="18"/>
                <w:lang w:val="en-GB"/>
              </w:rPr>
              <w:t>Number of the considered state at given location across 98 cell types from Roadmap Epigenomics.</w:t>
            </w:r>
          </w:p>
        </w:tc>
        <w:tc>
          <w:tcPr>
            <w:tcW w:w="1983" w:type="dxa"/>
            <w:vMerge/>
            <w:tcBorders>
              <w:top w:val="single" w:sz="6" w:space="0" w:color="000000"/>
              <w:bottom w:val="single" w:sz="6" w:space="0" w:color="000000"/>
            </w:tcBorders>
            <w:shd w:val="clear" w:color="auto" w:fill="auto"/>
            <w:vAlign w:val="center"/>
          </w:tcPr>
          <w:p w14:paraId="3A518063"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63B7278F"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047591BD" w14:textId="0A56A17D"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lang w:val="en-US"/>
              </w:rPr>
              <w:instrText xml:space="preserve"> ADDIN ZOTERO_ITEM CSL_CITATION {"citationID":"gOhoBF6Z","properties":{"formattedCitation":"[7]","plainCitation":"[7]","noteIndex":0},"citationItems":[{"id":4530,"uris":["http://zotero.org/groups/2472009/items/TS46GUF3"],"uri":["http://zotero.org/groups/2472009/items/TS46GUF3"],"itemData":{"id":4530,"type":"article-journal","abstract":"This study describes the integrative analysis of 111 reference human epigenomes, profiled for histone modification patterns, DNA accessibility, DNA methylation and RNA expression; the results annotate candidate regulatory elements in diverse tissues and cell types, their candidate regulators, and the set of human traits for which they show genetic variant enrichment, providing a resource for interpreting the molecular basis of human disease.","container-title":"Nature","DOI":"10.1038/nature14248","ISSN":"1476-4687","issue":"7539","journalAbbreviation":"Nature","language":"en","note":"number: 7539\n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Pr="00E70A8B">
              <w:rPr>
                <w:rFonts w:ascii="Arial" w:hAnsi="Arial" w:cs="Arial"/>
              </w:rPr>
              <w:fldChar w:fldCharType="separate"/>
            </w:r>
            <w:bookmarkStart w:id="17" w:name="__Fieldmark__136_2281253091"/>
            <w:bookmarkStart w:id="18" w:name="__Fieldmark__138_3451003990"/>
            <w:r w:rsidR="004A7EB4">
              <w:rPr>
                <w:rFonts w:ascii="Arial" w:hAnsi="Arial" w:cs="Arial"/>
                <w:sz w:val="18"/>
                <w:szCs w:val="18"/>
                <w:lang w:val="en-GB"/>
              </w:rPr>
              <w:t>[7]</w:t>
            </w:r>
            <w:r w:rsidRPr="00E70A8B">
              <w:rPr>
                <w:rFonts w:ascii="Arial" w:hAnsi="Arial" w:cs="Arial"/>
              </w:rPr>
              <w:fldChar w:fldCharType="end"/>
            </w:r>
            <w:bookmarkEnd w:id="17"/>
            <w:bookmarkEnd w:id="18"/>
          </w:p>
        </w:tc>
      </w:tr>
      <w:tr w:rsidR="00514A54" w:rsidRPr="00E70A8B" w14:paraId="4D48E738" w14:textId="77777777">
        <w:tc>
          <w:tcPr>
            <w:tcW w:w="2382" w:type="dxa"/>
            <w:tcBorders>
              <w:top w:val="single" w:sz="6" w:space="0" w:color="000000"/>
              <w:bottom w:val="single" w:sz="6" w:space="0" w:color="000000"/>
            </w:tcBorders>
            <w:shd w:val="clear" w:color="auto" w:fill="auto"/>
          </w:tcPr>
          <w:p w14:paraId="0A19A453"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Transcribed</w:t>
            </w:r>
          </w:p>
        </w:tc>
        <w:tc>
          <w:tcPr>
            <w:tcW w:w="3250" w:type="dxa"/>
            <w:vMerge/>
            <w:tcBorders>
              <w:top w:val="single" w:sz="6" w:space="0" w:color="000000"/>
              <w:bottom w:val="single" w:sz="6" w:space="0" w:color="000000"/>
            </w:tcBorders>
            <w:shd w:val="clear" w:color="auto" w:fill="auto"/>
          </w:tcPr>
          <w:p w14:paraId="14C1AD4A"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6521BF01"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5AA9825F"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33FB5DC4" w14:textId="0CD0D3C5"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F54BGkjK","properties":{"formattedCitation":"[7]","plainCitation":"[7]","noteIndex":0},"citationItems":[{"id":4530,"uris":["http://zotero.org/groups/2472009/items/TS46GUF3"],"uri":["http://zotero.org/groups/2472009/items/TS46GUF3"],"itemData":{"id":4530,"type":"article-journal","abstract":"This study describes the integrative analysis of 111 reference human epigenomes, profiled for histone modification patterns, DNA accessibility, DNA methylation and RNA expression; the results annotate candidate regulatory elements in diverse tissues and cell types, their candidate regulators, and the set of human traits for which they show genetic variant enrichment, providing a resource for interpreting the molecular basis of human disease.","container-title":"Nature","DOI":"10.1038/nature14248","ISSN":"1476-4687","issue":"7539","journalAbbreviation":"Nature","language":"en","note":"number: 7539\n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Pr="00E70A8B">
              <w:rPr>
                <w:rFonts w:ascii="Arial" w:hAnsi="Arial" w:cs="Arial"/>
              </w:rPr>
              <w:fldChar w:fldCharType="separate"/>
            </w:r>
            <w:bookmarkStart w:id="19" w:name="__Fieldmark__145_2281253091"/>
            <w:bookmarkStart w:id="20" w:name="__Fieldmark__145_3451003990"/>
            <w:r w:rsidR="004A7EB4">
              <w:rPr>
                <w:rFonts w:ascii="Arial" w:hAnsi="Arial" w:cs="Arial"/>
                <w:sz w:val="18"/>
                <w:szCs w:val="18"/>
                <w:lang w:val="en-GB"/>
              </w:rPr>
              <w:t>[7]</w:t>
            </w:r>
            <w:r w:rsidRPr="00E70A8B">
              <w:rPr>
                <w:rFonts w:ascii="Arial" w:hAnsi="Arial" w:cs="Arial"/>
              </w:rPr>
              <w:fldChar w:fldCharType="end"/>
            </w:r>
            <w:bookmarkEnd w:id="19"/>
            <w:bookmarkEnd w:id="20"/>
          </w:p>
        </w:tc>
      </w:tr>
      <w:tr w:rsidR="00514A54" w:rsidRPr="00E70A8B" w14:paraId="14AE070F" w14:textId="77777777">
        <w:tc>
          <w:tcPr>
            <w:tcW w:w="2382" w:type="dxa"/>
            <w:tcBorders>
              <w:top w:val="single" w:sz="6" w:space="0" w:color="000000"/>
              <w:bottom w:val="single" w:sz="6" w:space="0" w:color="000000"/>
            </w:tcBorders>
            <w:shd w:val="clear" w:color="auto" w:fill="auto"/>
          </w:tcPr>
          <w:p w14:paraId="00DB1FF9"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Enhancer</w:t>
            </w:r>
          </w:p>
        </w:tc>
        <w:tc>
          <w:tcPr>
            <w:tcW w:w="3250" w:type="dxa"/>
            <w:vMerge/>
            <w:tcBorders>
              <w:top w:val="single" w:sz="6" w:space="0" w:color="000000"/>
              <w:bottom w:val="single" w:sz="6" w:space="0" w:color="000000"/>
            </w:tcBorders>
            <w:shd w:val="clear" w:color="auto" w:fill="auto"/>
          </w:tcPr>
          <w:p w14:paraId="716631A7"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788BB539"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22B4441E"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78A608D7" w14:textId="4D962FA2"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lLmJDlqI","properties":{"formattedCitation":"[7]","plainCitation":"[7]","noteIndex":0},"citationItems":[{"id":4530,"uris":["http://zotero.org/groups/2472009/items/TS46GUF3"],"uri":["http://zotero.org/groups/2472009/items/TS46GUF3"],"itemData":{"id":4530,"type":"article-journal","abstract":"This study describes the integrative analysis of 111 reference human epigenomes, profiled for histone modification patterns, DNA accessibility, DNA methylation and RNA expression; the results annotate candidate regulatory elements in diverse tissues and cell types, their candidate regulators, and the set of human traits for which they show genetic variant enrichment, providing a resource for interpreting the molecular basis of human disease.","container-title":"Nature","DOI":"10.1038/nature14248","ISSN":"1476-4687","issue":"7539","journalAbbreviation":"Nature","language":"en","note":"number: 7539\n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Pr="00E70A8B">
              <w:rPr>
                <w:rFonts w:ascii="Arial" w:hAnsi="Arial" w:cs="Arial"/>
              </w:rPr>
              <w:fldChar w:fldCharType="separate"/>
            </w:r>
            <w:bookmarkStart w:id="21" w:name="__Fieldmark__154_2281253091"/>
            <w:bookmarkStart w:id="22" w:name="__Fieldmark__152_3451003990"/>
            <w:r w:rsidR="004A7EB4">
              <w:rPr>
                <w:rFonts w:ascii="Arial" w:hAnsi="Arial" w:cs="Arial"/>
                <w:sz w:val="18"/>
                <w:szCs w:val="18"/>
                <w:lang w:val="en-GB"/>
              </w:rPr>
              <w:t>[7]</w:t>
            </w:r>
            <w:r w:rsidRPr="00E70A8B">
              <w:rPr>
                <w:rFonts w:ascii="Arial" w:hAnsi="Arial" w:cs="Arial"/>
              </w:rPr>
              <w:fldChar w:fldCharType="end"/>
            </w:r>
            <w:bookmarkEnd w:id="21"/>
            <w:bookmarkEnd w:id="22"/>
          </w:p>
        </w:tc>
      </w:tr>
      <w:tr w:rsidR="00514A54" w:rsidRPr="00E70A8B" w14:paraId="79339233" w14:textId="77777777">
        <w:tc>
          <w:tcPr>
            <w:tcW w:w="2382" w:type="dxa"/>
            <w:tcBorders>
              <w:top w:val="single" w:sz="6" w:space="0" w:color="000000"/>
              <w:bottom w:val="single" w:sz="6" w:space="0" w:color="000000"/>
            </w:tcBorders>
            <w:shd w:val="clear" w:color="auto" w:fill="auto"/>
          </w:tcPr>
          <w:p w14:paraId="7351941A"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ZNF Genes &amp; repeats</w:t>
            </w:r>
          </w:p>
        </w:tc>
        <w:tc>
          <w:tcPr>
            <w:tcW w:w="3250" w:type="dxa"/>
            <w:vMerge/>
            <w:tcBorders>
              <w:top w:val="single" w:sz="6" w:space="0" w:color="000000"/>
              <w:bottom w:val="single" w:sz="6" w:space="0" w:color="000000"/>
            </w:tcBorders>
            <w:shd w:val="clear" w:color="auto" w:fill="auto"/>
          </w:tcPr>
          <w:p w14:paraId="1BAB987E"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2105D4BF"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77BF54FC"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022C5132" w14:textId="7A752481"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g5cBpB0P","properties":{"formattedCitation":"[7]","plainCitation":"[7]","noteIndex":0},"citationItems":[{"id":4530,"uris":["http://zotero.org/groups/2472009/items/TS46GUF3"],"uri":["http://zotero.org/groups/2472009/items/TS46GUF3"],"itemData":{"id":4530,"type":"article-journal","abstract":"This study describes the integrative analysis of 111 reference human epigenomes, profiled for histone modification patterns, DNA accessibility, DNA methylation and RNA expression; the results annotate candidate regulatory elements in diverse tissues and cell types, their candidate regulators, and the set of human traits for which they show genetic variant enrichment, providing a resource for interpreting the molecular basis of human disease.","container-title":"Nature","DOI":"10.1038/nature14248","ISSN":"1476-4687","issue":"7539","journalAbbreviation":"Nature","language":"en","note":"number: 7539\n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Pr="00E70A8B">
              <w:rPr>
                <w:rFonts w:ascii="Arial" w:hAnsi="Arial" w:cs="Arial"/>
              </w:rPr>
              <w:fldChar w:fldCharType="separate"/>
            </w:r>
            <w:bookmarkStart w:id="23" w:name="__Fieldmark__163_2281253091"/>
            <w:bookmarkStart w:id="24" w:name="__Fieldmark__159_3451003990"/>
            <w:r w:rsidR="004A7EB4">
              <w:rPr>
                <w:rFonts w:ascii="Arial" w:hAnsi="Arial" w:cs="Arial"/>
                <w:sz w:val="18"/>
                <w:szCs w:val="18"/>
                <w:lang w:val="en-GB"/>
              </w:rPr>
              <w:t>[7]</w:t>
            </w:r>
            <w:r w:rsidRPr="00E70A8B">
              <w:rPr>
                <w:rFonts w:ascii="Arial" w:hAnsi="Arial" w:cs="Arial"/>
              </w:rPr>
              <w:fldChar w:fldCharType="end"/>
            </w:r>
            <w:bookmarkEnd w:id="23"/>
            <w:bookmarkEnd w:id="24"/>
          </w:p>
        </w:tc>
      </w:tr>
      <w:tr w:rsidR="00514A54" w:rsidRPr="00E70A8B" w14:paraId="38054A46" w14:textId="77777777">
        <w:tc>
          <w:tcPr>
            <w:tcW w:w="2382" w:type="dxa"/>
            <w:tcBorders>
              <w:top w:val="single" w:sz="6" w:space="0" w:color="000000"/>
              <w:bottom w:val="single" w:sz="6" w:space="0" w:color="000000"/>
            </w:tcBorders>
            <w:shd w:val="clear" w:color="auto" w:fill="auto"/>
          </w:tcPr>
          <w:p w14:paraId="4A7CA0B8"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Heterochromatin</w:t>
            </w:r>
          </w:p>
        </w:tc>
        <w:tc>
          <w:tcPr>
            <w:tcW w:w="3250" w:type="dxa"/>
            <w:vMerge/>
            <w:tcBorders>
              <w:top w:val="single" w:sz="6" w:space="0" w:color="000000"/>
              <w:bottom w:val="single" w:sz="6" w:space="0" w:color="000000"/>
            </w:tcBorders>
            <w:shd w:val="clear" w:color="auto" w:fill="auto"/>
          </w:tcPr>
          <w:p w14:paraId="2A2E9CDE"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5944CB4F"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3F388DA9"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779F5ED0" w14:textId="0A1A2E96"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uBDMdD5S","properties":{"formattedCitation":"[7]","plainCitation":"[7]","noteIndex":0},"citationItems":[{"id":4530,"uris":["http://zotero.org/groups/2472009/items/TS46GUF3"],"uri":["http://zotero.org/groups/2472009/items/TS46GUF3"],"itemData":{"id":4530,"type":"article-journal","abstract":"This study describes the integrative analysis of 111 reference human epigenomes, profiled for histone modification patterns, DNA accessibility, DNA methylation and RNA expression; the results annotate candidate regulatory elements in diverse tissues and cell types, their candidate regulators, and the set of human traits for which they show genetic variant enrichment, providing a resource for interpreting the molecular basis of human disease.","container-title":"Nature","DOI":"10.1038/nature14248","ISSN":"1476-4687","issue":"7539","journalAbbreviation":"Nature","language":"en","note":"number: 7539\n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Pr="00E70A8B">
              <w:rPr>
                <w:rFonts w:ascii="Arial" w:hAnsi="Arial" w:cs="Arial"/>
              </w:rPr>
              <w:fldChar w:fldCharType="separate"/>
            </w:r>
            <w:bookmarkStart w:id="25" w:name="__Fieldmark__172_2281253091"/>
            <w:bookmarkStart w:id="26" w:name="__Fieldmark__166_3451003990"/>
            <w:r w:rsidR="004A7EB4">
              <w:rPr>
                <w:rFonts w:ascii="Arial" w:hAnsi="Arial" w:cs="Arial"/>
                <w:sz w:val="18"/>
                <w:szCs w:val="18"/>
                <w:lang w:val="en-GB"/>
              </w:rPr>
              <w:t>[7]</w:t>
            </w:r>
            <w:r w:rsidRPr="00E70A8B">
              <w:rPr>
                <w:rFonts w:ascii="Arial" w:hAnsi="Arial" w:cs="Arial"/>
              </w:rPr>
              <w:fldChar w:fldCharType="end"/>
            </w:r>
            <w:bookmarkEnd w:id="25"/>
            <w:bookmarkEnd w:id="26"/>
          </w:p>
        </w:tc>
      </w:tr>
      <w:tr w:rsidR="00514A54" w:rsidRPr="00E70A8B" w14:paraId="579E440F" w14:textId="77777777">
        <w:tc>
          <w:tcPr>
            <w:tcW w:w="2382" w:type="dxa"/>
            <w:tcBorders>
              <w:top w:val="single" w:sz="6" w:space="0" w:color="000000"/>
              <w:bottom w:val="single" w:sz="6" w:space="0" w:color="000000"/>
            </w:tcBorders>
            <w:shd w:val="clear" w:color="auto" w:fill="auto"/>
          </w:tcPr>
          <w:p w14:paraId="3DFF2AE2"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Repressed</w:t>
            </w:r>
          </w:p>
        </w:tc>
        <w:tc>
          <w:tcPr>
            <w:tcW w:w="3250" w:type="dxa"/>
            <w:vMerge/>
            <w:tcBorders>
              <w:top w:val="single" w:sz="6" w:space="0" w:color="000000"/>
              <w:bottom w:val="single" w:sz="6" w:space="0" w:color="000000"/>
            </w:tcBorders>
            <w:shd w:val="clear" w:color="auto" w:fill="auto"/>
          </w:tcPr>
          <w:p w14:paraId="011CF693"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4F2C0A0B"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678A1B04"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383B57A6" w14:textId="523DBB7A"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A7HbQ2tG","properties":{"formattedCitation":"[7]","plainCitation":"[7]","noteIndex":0},"citationItems":[{"id":4530,"uris":["http://zotero.org/groups/2472009/items/TS46GUF3"],"uri":["http://zotero.org/groups/2472009/items/TS46GUF3"],"itemData":{"id":4530,"type":"article-journal","abstract":"This study describes the integrative analysis of 111 reference human epigenomes, profiled for histone modification patterns, DNA accessibility, DNA methylation and RNA expression; the results annotate candidate regulatory elements in diverse tissues and cell types, their candidate regulators, and the set of human traits for which they show genetic variant enrichment, providing a resource for interpreting the molecular basis of human disease.","container-title":"Nature","DOI":"10.1038/nature14248","ISSN":"1476-4687","issue":"7539","journalAbbreviation":"Nature","language":"en","note":"number: 7539\n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Pr="00E70A8B">
              <w:rPr>
                <w:rFonts w:ascii="Arial" w:hAnsi="Arial" w:cs="Arial"/>
              </w:rPr>
              <w:fldChar w:fldCharType="separate"/>
            </w:r>
            <w:bookmarkStart w:id="27" w:name="__Fieldmark__181_2281253091"/>
            <w:bookmarkStart w:id="28" w:name="__Fieldmark__173_3451003990"/>
            <w:r w:rsidR="004A7EB4">
              <w:rPr>
                <w:rFonts w:ascii="Arial" w:hAnsi="Arial" w:cs="Arial"/>
                <w:sz w:val="18"/>
                <w:szCs w:val="18"/>
                <w:lang w:val="en-GB"/>
              </w:rPr>
              <w:t>[7]</w:t>
            </w:r>
            <w:r w:rsidRPr="00E70A8B">
              <w:rPr>
                <w:rFonts w:ascii="Arial" w:hAnsi="Arial" w:cs="Arial"/>
              </w:rPr>
              <w:fldChar w:fldCharType="end"/>
            </w:r>
            <w:bookmarkEnd w:id="27"/>
            <w:bookmarkEnd w:id="28"/>
          </w:p>
        </w:tc>
      </w:tr>
      <w:tr w:rsidR="00514A54" w:rsidRPr="007523EE" w14:paraId="7C8195D8" w14:textId="77777777">
        <w:tc>
          <w:tcPr>
            <w:tcW w:w="2382" w:type="dxa"/>
            <w:tcBorders>
              <w:top w:val="single" w:sz="6" w:space="0" w:color="000000"/>
              <w:bottom w:val="single" w:sz="6" w:space="0" w:color="000000"/>
            </w:tcBorders>
            <w:shd w:val="clear" w:color="auto" w:fill="auto"/>
          </w:tcPr>
          <w:p w14:paraId="6DA5DB99"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Quiescent</w:t>
            </w:r>
          </w:p>
        </w:tc>
        <w:tc>
          <w:tcPr>
            <w:tcW w:w="3250" w:type="dxa"/>
            <w:vMerge/>
            <w:tcBorders>
              <w:top w:val="single" w:sz="6" w:space="0" w:color="000000"/>
              <w:bottom w:val="single" w:sz="6" w:space="0" w:color="000000"/>
            </w:tcBorders>
            <w:shd w:val="clear" w:color="auto" w:fill="auto"/>
          </w:tcPr>
          <w:p w14:paraId="0EE668DB"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38515F2B"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24BCC4A6"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78D0C77A" w14:textId="1A363BD8" w:rsidR="00514A54" w:rsidRPr="00E70A8B" w:rsidRDefault="00A80BB8">
            <w:pPr>
              <w:pStyle w:val="TableContents"/>
              <w:rPr>
                <w:rFonts w:ascii="Arial" w:hAnsi="Arial" w:cs="Arial"/>
                <w:lang w:val="en-US"/>
              </w:rPr>
            </w:pPr>
            <w:r w:rsidRPr="00E70A8B">
              <w:rPr>
                <w:rFonts w:ascii="Arial" w:hAnsi="Arial" w:cs="Arial"/>
              </w:rPr>
              <w:fldChar w:fldCharType="begin"/>
            </w:r>
            <w:r w:rsidR="004A7EB4">
              <w:rPr>
                <w:rFonts w:ascii="Arial" w:hAnsi="Arial" w:cs="Arial"/>
              </w:rPr>
              <w:instrText xml:space="preserve"> ADDIN ZOTERO_ITEM CSL_CITATION {"citationID":"n1jmjv74","properties":{"formattedCitation":"[7]","plainCitation":"[7]","noteIndex":0},"citationItems":[{"id":4530,"uris":["http://zotero.org/groups/2472009/items/TS46GUF3"],"uri":["http://zotero.org/groups/2472009/items/TS46GUF3"],"itemData":{"id":4530,"type":"article-journal","abstract":"This study describes the integrative analysis of 111 reference human epigenomes, profiled for histone modification patterns, DNA accessibility, DNA methylation and RNA expression; the results annotate candidate regulatory elements in diverse tissues and cell types, their candidate regulators, and the set of human traits for which they show genetic variant enrichment, providing a resource for interpreting the molecular basis of human disease.","container-title":"Nature","DOI":"10.1038/nature14248","ISSN":"1476-4687","issue":"7539","journalAbbreviation":"Nature","language":"en","note":"number: 7539\n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w:instrText>
            </w:r>
            <w:r w:rsidR="004A7EB4" w:rsidRPr="00AC0AD9">
              <w:rPr>
                <w:rFonts w:ascii="Arial" w:hAnsi="Arial" w:cs="Arial"/>
                <w:lang w:val="en-US"/>
              </w:rPr>
              <w:instrText xml:space="preserve">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Pr="00E70A8B">
              <w:rPr>
                <w:rFonts w:ascii="Arial" w:hAnsi="Arial" w:cs="Arial"/>
              </w:rPr>
              <w:fldChar w:fldCharType="separate"/>
            </w:r>
            <w:bookmarkStart w:id="29" w:name="__Fieldmark__190_2281253091"/>
            <w:bookmarkStart w:id="30" w:name="__Fieldmark__180_3451003990"/>
            <w:r w:rsidR="004A7EB4">
              <w:rPr>
                <w:rFonts w:ascii="Arial" w:hAnsi="Arial" w:cs="Arial"/>
                <w:sz w:val="18"/>
                <w:szCs w:val="18"/>
                <w:lang w:val="en-GB"/>
              </w:rPr>
              <w:t>[7]</w:t>
            </w:r>
            <w:r w:rsidRPr="00E70A8B">
              <w:rPr>
                <w:rFonts w:ascii="Arial" w:hAnsi="Arial" w:cs="Arial"/>
              </w:rPr>
              <w:fldChar w:fldCharType="end"/>
            </w:r>
            <w:bookmarkEnd w:id="29"/>
            <w:bookmarkEnd w:id="30"/>
          </w:p>
        </w:tc>
      </w:tr>
      <w:tr w:rsidR="00514A54" w:rsidRPr="00E70A8B" w14:paraId="07E5F24E" w14:textId="77777777">
        <w:tc>
          <w:tcPr>
            <w:tcW w:w="2382" w:type="dxa"/>
            <w:tcBorders>
              <w:top w:val="single" w:sz="6" w:space="0" w:color="000000"/>
              <w:bottom w:val="single" w:sz="6" w:space="0" w:color="000000"/>
            </w:tcBorders>
            <w:shd w:val="clear" w:color="auto" w:fill="auto"/>
          </w:tcPr>
          <w:p w14:paraId="125E697F"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H3K4me1 fold-change</w:t>
            </w:r>
          </w:p>
        </w:tc>
        <w:tc>
          <w:tcPr>
            <w:tcW w:w="3250" w:type="dxa"/>
            <w:vMerge w:val="restart"/>
            <w:tcBorders>
              <w:top w:val="single" w:sz="6" w:space="0" w:color="000000"/>
              <w:bottom w:val="single" w:sz="6" w:space="0" w:color="000000"/>
            </w:tcBorders>
            <w:shd w:val="clear" w:color="auto" w:fill="auto"/>
          </w:tcPr>
          <w:p w14:paraId="4B01E183" w14:textId="77777777" w:rsidR="00514A54" w:rsidRPr="00E70A8B" w:rsidRDefault="00A80BB8">
            <w:pPr>
              <w:pStyle w:val="TableContents"/>
              <w:snapToGrid w:val="0"/>
              <w:rPr>
                <w:rFonts w:ascii="Arial" w:hAnsi="Arial" w:cs="Arial"/>
                <w:sz w:val="18"/>
                <w:szCs w:val="18"/>
                <w:lang w:val="en-GB"/>
              </w:rPr>
            </w:pPr>
            <w:r w:rsidRPr="00E70A8B">
              <w:rPr>
                <w:rFonts w:ascii="Arial" w:hAnsi="Arial" w:cs="Arial"/>
                <w:color w:val="000000"/>
                <w:sz w:val="18"/>
                <w:szCs w:val="18"/>
                <w:lang w:val="en-GB"/>
              </w:rPr>
              <w:t>Median of Fold Change value per position for the considered histone mark across 98 cell types from Roadmap Epigenomics.</w:t>
            </w:r>
          </w:p>
        </w:tc>
        <w:tc>
          <w:tcPr>
            <w:tcW w:w="1983" w:type="dxa"/>
            <w:vMerge/>
            <w:tcBorders>
              <w:top w:val="single" w:sz="6" w:space="0" w:color="000000"/>
              <w:bottom w:val="single" w:sz="6" w:space="0" w:color="000000"/>
            </w:tcBorders>
            <w:shd w:val="clear" w:color="auto" w:fill="auto"/>
            <w:vAlign w:val="center"/>
          </w:tcPr>
          <w:p w14:paraId="22353728"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6E91C7D4"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69AC0919" w14:textId="0946BE9F"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lang w:val="en-US"/>
              </w:rPr>
              <w:instrText xml:space="preserve"> ADDIN ZOTERO_ITEM CSL_CITATION {"citationID":"nNfgNofw","properties":{"formattedCitation":"[7]","plainCitation":"[7]","noteIndex":0},"citationItems":[{"id":4530,"uris":["http://zotero.org/groups/2472009/items/TS46GUF3"],"uri":["http://zotero.org/groups/2472009/items/TS46GUF3"],"itemData":{"id":4530,"type":"article-journal","abstract":"This study describes the integrative analysis of 111 reference human epigenomes, profiled for histone modification patterns, DNA accessibility, DNA methylation and RNA expression; the results annotate candidate regulatory elements in diverse tissues and cell types, their candidate regulators, and the set of human traits for which they show genetic variant enrichment, providing a resource for interpreting the molecular basis of human disease.","container-title":"Nature","DOI":"10.1038/nature14248","ISSN":"1476-4687","issue":"7539","journalAbbreviation":"Nature","language":"en","note":"number: 7539\n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Pr="00E70A8B">
              <w:rPr>
                <w:rFonts w:ascii="Arial" w:hAnsi="Arial" w:cs="Arial"/>
              </w:rPr>
              <w:fldChar w:fldCharType="separate"/>
            </w:r>
            <w:bookmarkStart w:id="31" w:name="__Fieldmark__200_2281253091"/>
            <w:bookmarkStart w:id="32" w:name="__Fieldmark__188_3451003990"/>
            <w:r w:rsidR="004A7EB4">
              <w:rPr>
                <w:rFonts w:ascii="Arial" w:hAnsi="Arial" w:cs="Arial"/>
                <w:sz w:val="18"/>
                <w:szCs w:val="18"/>
                <w:lang w:val="en-GB"/>
              </w:rPr>
              <w:t>[7]</w:t>
            </w:r>
            <w:r w:rsidRPr="00E70A8B">
              <w:rPr>
                <w:rFonts w:ascii="Arial" w:hAnsi="Arial" w:cs="Arial"/>
              </w:rPr>
              <w:fldChar w:fldCharType="end"/>
            </w:r>
            <w:bookmarkEnd w:id="31"/>
            <w:bookmarkEnd w:id="32"/>
          </w:p>
        </w:tc>
      </w:tr>
      <w:tr w:rsidR="00514A54" w:rsidRPr="00E70A8B" w14:paraId="573D9E74" w14:textId="77777777">
        <w:tc>
          <w:tcPr>
            <w:tcW w:w="2382" w:type="dxa"/>
            <w:tcBorders>
              <w:top w:val="single" w:sz="6" w:space="0" w:color="000000"/>
              <w:bottom w:val="single" w:sz="6" w:space="0" w:color="000000"/>
            </w:tcBorders>
            <w:shd w:val="clear" w:color="auto" w:fill="auto"/>
          </w:tcPr>
          <w:p w14:paraId="1B8D553B"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H3K4me3 fold-change</w:t>
            </w:r>
          </w:p>
        </w:tc>
        <w:tc>
          <w:tcPr>
            <w:tcW w:w="3250" w:type="dxa"/>
            <w:vMerge/>
            <w:tcBorders>
              <w:top w:val="single" w:sz="6" w:space="0" w:color="000000"/>
              <w:bottom w:val="single" w:sz="6" w:space="0" w:color="000000"/>
            </w:tcBorders>
            <w:shd w:val="clear" w:color="auto" w:fill="auto"/>
          </w:tcPr>
          <w:p w14:paraId="180B896F"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0DA4285E"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6DAD44BC"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2B32CF0B" w14:textId="0D70D14C"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SuYLcAen","properties":{"formattedCitation":"[7]","plainCitation":"[7]","noteIndex":0},"citationItems":[{"id":4530,"uris":["http://zotero.org/groups/2472009/items/TS46GUF3"],"uri":["http://zotero.org/groups/2472009/items/TS46GUF3"],"itemData":{"id":4530,"type":"article-journal","abstract":"This study describes the integrative analysis of 111 reference human epigenomes, profiled for histone modification patterns, DNA accessibility, DNA methylation and RNA expression; the results annotate candidate regulatory elements in diverse tissues and cell types, their candidate regulators, and the set of human traits for which they show genetic variant enrichment, providing a resource for interpreting the molecular basis of human disease.","container-title":"Nature","DOI":"10.1038/nature14248","ISSN":"1476-4687","issue":"7539","journalAbbreviation":"Nature","language":"en","note":"number: 7539\n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Pr="00E70A8B">
              <w:rPr>
                <w:rFonts w:ascii="Arial" w:hAnsi="Arial" w:cs="Arial"/>
              </w:rPr>
              <w:fldChar w:fldCharType="separate"/>
            </w:r>
            <w:bookmarkStart w:id="33" w:name="__Fieldmark__209_2281253091"/>
            <w:bookmarkStart w:id="34" w:name="__Fieldmark__195_3451003990"/>
            <w:r w:rsidR="004A7EB4">
              <w:rPr>
                <w:rFonts w:ascii="Arial" w:hAnsi="Arial" w:cs="Arial"/>
                <w:sz w:val="18"/>
                <w:szCs w:val="18"/>
                <w:lang w:val="en-GB"/>
              </w:rPr>
              <w:t>[7]</w:t>
            </w:r>
            <w:r w:rsidRPr="00E70A8B">
              <w:rPr>
                <w:rFonts w:ascii="Arial" w:hAnsi="Arial" w:cs="Arial"/>
              </w:rPr>
              <w:fldChar w:fldCharType="end"/>
            </w:r>
            <w:bookmarkEnd w:id="33"/>
            <w:bookmarkEnd w:id="34"/>
          </w:p>
        </w:tc>
      </w:tr>
      <w:tr w:rsidR="00514A54" w:rsidRPr="007523EE" w14:paraId="0095856A" w14:textId="77777777">
        <w:tc>
          <w:tcPr>
            <w:tcW w:w="2382" w:type="dxa"/>
            <w:tcBorders>
              <w:top w:val="single" w:sz="6" w:space="0" w:color="000000"/>
              <w:bottom w:val="single" w:sz="6" w:space="0" w:color="000000"/>
            </w:tcBorders>
            <w:shd w:val="clear" w:color="auto" w:fill="auto"/>
          </w:tcPr>
          <w:p w14:paraId="71F4B097"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H3K27ac fold-change</w:t>
            </w:r>
          </w:p>
        </w:tc>
        <w:tc>
          <w:tcPr>
            <w:tcW w:w="3250" w:type="dxa"/>
            <w:vMerge/>
            <w:tcBorders>
              <w:top w:val="single" w:sz="6" w:space="0" w:color="000000"/>
              <w:bottom w:val="single" w:sz="6" w:space="0" w:color="000000"/>
            </w:tcBorders>
            <w:shd w:val="clear" w:color="auto" w:fill="auto"/>
          </w:tcPr>
          <w:p w14:paraId="532772A3"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2B65B2B4"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778574E9"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55E30076" w14:textId="07F3B5C1" w:rsidR="00514A54" w:rsidRPr="005946E8" w:rsidRDefault="00A80BB8">
            <w:pPr>
              <w:pStyle w:val="TableContents"/>
              <w:rPr>
                <w:rFonts w:ascii="Arial" w:hAnsi="Arial" w:cs="Arial"/>
                <w:lang w:val="en-US"/>
              </w:rPr>
            </w:pPr>
            <w:r w:rsidRPr="00E70A8B">
              <w:rPr>
                <w:rFonts w:ascii="Arial" w:hAnsi="Arial" w:cs="Arial"/>
              </w:rPr>
              <w:fldChar w:fldCharType="begin"/>
            </w:r>
            <w:r w:rsidR="004A7EB4">
              <w:rPr>
                <w:rFonts w:ascii="Arial" w:hAnsi="Arial" w:cs="Arial"/>
              </w:rPr>
              <w:instrText xml:space="preserve"> ADDIN ZOTERO_ITEM CSL_CITATION {"citationID":"CyDgkBmr","properties":{"formattedCitation":"[7]","plainCitation":"[7]","noteIndex":0},"citationItems":[{"id":4530,"uris":["http://zotero.org/groups/2472009/items/TS46GUF3"],"uri":["http://zotero.org/groups/2472009/items/TS46GUF3"],"itemData":{"id":4530,"type":"article-journal","abstract":"This study describes the integrative analysis of 111 reference human epigenomes, profiled for histone modification patterns, DNA accessibility, DNA methylation and RNA expression; the results annotate candidate regulatory elements in diverse tissues and cell types, their candidate regulators, and the set of human traits for which they show genetic variant enrichment, providing a resource for interpreting the molecular basis of human disease.","container-title":"Nature","DOI":"10.1038/nature14248","ISSN":"1476-4687","issue":"7539","journalAbbreviation":"Nature","language":"en","note":"number: 7539\npublisher: Nature Publishing Group","page":"317-330","source":"www.nature.com","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w:instrText>
            </w:r>
            <w:r w:rsidR="004A7EB4" w:rsidRPr="00AC0AD9">
              <w:rPr>
                <w:rFonts w:ascii="Arial" w:hAnsi="Arial" w:cs="Arial"/>
                <w:lang w:val="en-US"/>
              </w:rPr>
              <w:instrText xml:space="preserve">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Pr="00E70A8B">
              <w:rPr>
                <w:rFonts w:ascii="Arial" w:hAnsi="Arial" w:cs="Arial"/>
              </w:rPr>
              <w:fldChar w:fldCharType="separate"/>
            </w:r>
            <w:bookmarkStart w:id="35" w:name="__Fieldmark__218_2281253091"/>
            <w:bookmarkStart w:id="36" w:name="__Fieldmark__202_3451003990"/>
            <w:r w:rsidR="004A7EB4">
              <w:rPr>
                <w:rFonts w:ascii="Arial" w:hAnsi="Arial" w:cs="Arial"/>
                <w:sz w:val="18"/>
                <w:szCs w:val="18"/>
                <w:lang w:val="en-US"/>
              </w:rPr>
              <w:t>[7]</w:t>
            </w:r>
            <w:r w:rsidRPr="00E70A8B">
              <w:rPr>
                <w:rFonts w:ascii="Arial" w:hAnsi="Arial" w:cs="Arial"/>
              </w:rPr>
              <w:fldChar w:fldCharType="end"/>
            </w:r>
            <w:bookmarkEnd w:id="35"/>
            <w:bookmarkEnd w:id="36"/>
          </w:p>
        </w:tc>
      </w:tr>
      <w:tr w:rsidR="00514A54" w:rsidRPr="00E70A8B" w14:paraId="42C5A3A1" w14:textId="77777777">
        <w:tc>
          <w:tcPr>
            <w:tcW w:w="2382" w:type="dxa"/>
            <w:tcBorders>
              <w:top w:val="single" w:sz="6" w:space="0" w:color="000000"/>
              <w:bottom w:val="single" w:sz="6" w:space="0" w:color="000000"/>
            </w:tcBorders>
            <w:shd w:val="clear" w:color="auto" w:fill="auto"/>
          </w:tcPr>
          <w:p w14:paraId="032BDF1F" w14:textId="77777777" w:rsidR="00514A54" w:rsidRPr="005946E8" w:rsidRDefault="00A80BB8">
            <w:pPr>
              <w:pStyle w:val="TableContents"/>
              <w:rPr>
                <w:rFonts w:ascii="Arial" w:hAnsi="Arial" w:cs="Arial"/>
                <w:sz w:val="18"/>
                <w:szCs w:val="18"/>
                <w:lang w:val="en-US"/>
              </w:rPr>
            </w:pPr>
            <w:r w:rsidRPr="005946E8">
              <w:rPr>
                <w:rFonts w:ascii="Arial" w:hAnsi="Arial" w:cs="Arial"/>
                <w:color w:val="000000"/>
                <w:sz w:val="18"/>
                <w:szCs w:val="18"/>
                <w:lang w:val="en-US"/>
              </w:rPr>
              <w:t>TFBS count</w:t>
            </w:r>
          </w:p>
        </w:tc>
        <w:tc>
          <w:tcPr>
            <w:tcW w:w="3250" w:type="dxa"/>
            <w:vMerge w:val="restart"/>
            <w:tcBorders>
              <w:top w:val="single" w:sz="6" w:space="0" w:color="000000"/>
              <w:bottom w:val="single" w:sz="6" w:space="0" w:color="000000"/>
            </w:tcBorders>
            <w:shd w:val="clear" w:color="auto" w:fill="auto"/>
          </w:tcPr>
          <w:p w14:paraId="451B50CD" w14:textId="77777777" w:rsidR="00514A54" w:rsidRPr="005946E8" w:rsidRDefault="00A80BB8">
            <w:pPr>
              <w:pStyle w:val="TableContents"/>
              <w:snapToGrid w:val="0"/>
              <w:rPr>
                <w:rFonts w:ascii="Arial" w:hAnsi="Arial" w:cs="Arial"/>
                <w:color w:val="000000"/>
                <w:sz w:val="18"/>
                <w:szCs w:val="18"/>
                <w:lang w:val="en-US"/>
              </w:rPr>
            </w:pPr>
            <w:r w:rsidRPr="005946E8">
              <w:rPr>
                <w:rFonts w:ascii="Arial" w:hAnsi="Arial" w:cs="Arial"/>
                <w:color w:val="000000"/>
                <w:sz w:val="18"/>
                <w:szCs w:val="18"/>
                <w:lang w:val="en-US"/>
              </w:rPr>
              <w:t xml:space="preserve">From predicted TFBS overlapped by a variant, two information are </w:t>
            </w:r>
            <w:proofErr w:type="gramStart"/>
            <w:r w:rsidRPr="005946E8">
              <w:rPr>
                <w:rFonts w:ascii="Arial" w:hAnsi="Arial" w:cs="Arial"/>
                <w:color w:val="000000"/>
                <w:sz w:val="18"/>
                <w:szCs w:val="18"/>
                <w:lang w:val="en-US"/>
              </w:rPr>
              <w:t>extracted :</w:t>
            </w:r>
            <w:proofErr w:type="gramEnd"/>
            <w:r w:rsidRPr="005946E8">
              <w:rPr>
                <w:rFonts w:ascii="Arial" w:hAnsi="Arial" w:cs="Arial"/>
                <w:color w:val="000000"/>
                <w:sz w:val="18"/>
                <w:szCs w:val="18"/>
                <w:lang w:val="en-US"/>
              </w:rPr>
              <w:t xml:space="preserve"> the number of predicted TFBS, and the maximum score of site prediction.</w:t>
            </w:r>
          </w:p>
          <w:p w14:paraId="43F791B6" w14:textId="77777777" w:rsidR="00514A54" w:rsidRPr="005946E8" w:rsidRDefault="00514A54">
            <w:pPr>
              <w:pStyle w:val="TableContents"/>
              <w:snapToGrid w:val="0"/>
              <w:rPr>
                <w:rFonts w:ascii="Arial" w:hAnsi="Arial" w:cs="Arial"/>
                <w:color w:val="000000"/>
                <w:sz w:val="18"/>
                <w:szCs w:val="18"/>
                <w:lang w:val="en-US"/>
              </w:rPr>
            </w:pPr>
          </w:p>
        </w:tc>
        <w:tc>
          <w:tcPr>
            <w:tcW w:w="1983" w:type="dxa"/>
            <w:vMerge/>
            <w:tcBorders>
              <w:top w:val="single" w:sz="6" w:space="0" w:color="000000"/>
              <w:bottom w:val="single" w:sz="6" w:space="0" w:color="000000"/>
            </w:tcBorders>
            <w:shd w:val="clear" w:color="auto" w:fill="auto"/>
            <w:vAlign w:val="center"/>
          </w:tcPr>
          <w:p w14:paraId="0B9DDE6B" w14:textId="77777777" w:rsidR="00514A54" w:rsidRPr="005946E8" w:rsidRDefault="00514A54">
            <w:pPr>
              <w:pStyle w:val="TableContents"/>
              <w:snapToGrid w:val="0"/>
              <w:jc w:val="center"/>
              <w:rPr>
                <w:rFonts w:ascii="Arial" w:hAnsi="Arial" w:cs="Arial"/>
                <w:color w:val="000000"/>
                <w:sz w:val="18"/>
                <w:szCs w:val="18"/>
                <w:lang w:val="en-US"/>
              </w:rPr>
            </w:pPr>
          </w:p>
        </w:tc>
        <w:tc>
          <w:tcPr>
            <w:tcW w:w="1315" w:type="dxa"/>
            <w:tcBorders>
              <w:top w:val="single" w:sz="6" w:space="0" w:color="000000"/>
              <w:bottom w:val="single" w:sz="6" w:space="0" w:color="000000"/>
            </w:tcBorders>
            <w:shd w:val="clear" w:color="auto" w:fill="auto"/>
          </w:tcPr>
          <w:p w14:paraId="426A668B" w14:textId="77777777" w:rsidR="00514A54" w:rsidRPr="005946E8" w:rsidRDefault="00A80BB8">
            <w:pPr>
              <w:pStyle w:val="TableContents"/>
              <w:rPr>
                <w:rFonts w:ascii="Arial" w:hAnsi="Arial" w:cs="Arial"/>
                <w:sz w:val="18"/>
                <w:szCs w:val="18"/>
                <w:lang w:val="en-US"/>
              </w:rPr>
            </w:pPr>
            <w:r w:rsidRPr="005946E8">
              <w:rPr>
                <w:rFonts w:ascii="Arial" w:hAnsi="Arial" w:cs="Arial"/>
                <w:color w:val="000000"/>
                <w:sz w:val="18"/>
                <w:szCs w:val="18"/>
                <w:lang w:val="en-US"/>
              </w:rPr>
              <w:t>Discrete</w:t>
            </w:r>
          </w:p>
        </w:tc>
        <w:tc>
          <w:tcPr>
            <w:tcW w:w="1042" w:type="dxa"/>
            <w:tcBorders>
              <w:top w:val="single" w:sz="6" w:space="0" w:color="000000"/>
              <w:bottom w:val="single" w:sz="6" w:space="0" w:color="000000"/>
            </w:tcBorders>
            <w:shd w:val="clear" w:color="auto" w:fill="auto"/>
          </w:tcPr>
          <w:p w14:paraId="06ECBAC4" w14:textId="7DF3356E"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lang w:val="en-US"/>
              </w:rPr>
              <w:instrText xml:space="preserve"> ADDIN ZOTERO_ITEM CSL_CITATION {"citationID":"siTtwqDP","properties":{"formattedCitation":"[8]","plainCitation":"[8]","noteIndex":0},"citationItems":[{"id":3146,"uris":["http://zotero.org/groups/2472009/items/AA6ZI8PU"],"uri":["http://zotero.org/groups/2472009/items/AA6ZI8PU"],"itemData":{"id":3146,"type":"article-journal","abstract":"Most genomic variants associated with phenotypic traits or disease do not fall within gene coding regions, but in regulatory regions, rendering their interpretation difficult. We collected public data on epigenetic marks and transcription factor binding in human cell types and used it to construct an intuitive summary of regulatory regions in the human genome. We verified it against independent assays for sensitivity. The Ensembl Regulatory Build will be progressively enriched when more data is made available. It is freely available on the Ensembl browser, from the Ensembl Regulation MySQL database server and in a dedicated track hub.","container-title":"Genome Biology","DOI":"10.1186/s13059-015-0621-5","ISSN":"1474-760X (Electronic) 1474-7596 (Linking)","page":"56","title":"The ensembl regulatory build","volume":"16","author":[{"family":"Zerbino","given":"D. R."},{"family":"Wilder","given":"S. P."},{"family":"Johnson","given":"N."},{"family":"Juettemann","given":"T."},{"family":"Flicek","given":"P. R."}],"issued":{"date-parts":[["2015"]]}}}],"schema":"https://github.com/citation-style-language/schema/raw/master/csl-citation.json"} </w:instrText>
            </w:r>
            <w:r w:rsidRPr="00E70A8B">
              <w:rPr>
                <w:rFonts w:ascii="Arial" w:hAnsi="Arial" w:cs="Arial"/>
              </w:rPr>
              <w:fldChar w:fldCharType="separate"/>
            </w:r>
            <w:bookmarkStart w:id="37" w:name="__Fieldmark__228_2281253091"/>
            <w:bookmarkStart w:id="38" w:name="__Fieldmark__210_3451003990"/>
            <w:r w:rsidR="004A7EB4">
              <w:rPr>
                <w:rFonts w:ascii="Arial" w:hAnsi="Arial" w:cs="Arial"/>
                <w:sz w:val="18"/>
                <w:szCs w:val="18"/>
                <w:lang w:val="en-GB"/>
              </w:rPr>
              <w:t>[8]</w:t>
            </w:r>
            <w:r w:rsidRPr="00E70A8B">
              <w:rPr>
                <w:rFonts w:ascii="Arial" w:hAnsi="Arial" w:cs="Arial"/>
              </w:rPr>
              <w:fldChar w:fldCharType="end"/>
            </w:r>
            <w:bookmarkEnd w:id="37"/>
            <w:bookmarkEnd w:id="38"/>
          </w:p>
        </w:tc>
      </w:tr>
      <w:tr w:rsidR="00514A54" w:rsidRPr="00E70A8B" w14:paraId="4230FB13" w14:textId="77777777">
        <w:tc>
          <w:tcPr>
            <w:tcW w:w="2382" w:type="dxa"/>
            <w:tcBorders>
              <w:top w:val="single" w:sz="6" w:space="0" w:color="000000"/>
              <w:bottom w:val="single" w:sz="6" w:space="0" w:color="000000"/>
            </w:tcBorders>
            <w:shd w:val="clear" w:color="auto" w:fill="auto"/>
          </w:tcPr>
          <w:p w14:paraId="33233AB2"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TFBS max score</w:t>
            </w:r>
          </w:p>
        </w:tc>
        <w:tc>
          <w:tcPr>
            <w:tcW w:w="3250" w:type="dxa"/>
            <w:vMerge/>
            <w:tcBorders>
              <w:top w:val="single" w:sz="6" w:space="0" w:color="000000"/>
              <w:bottom w:val="single" w:sz="6" w:space="0" w:color="000000"/>
            </w:tcBorders>
            <w:shd w:val="clear" w:color="auto" w:fill="auto"/>
          </w:tcPr>
          <w:p w14:paraId="698F8505"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41EF0029"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08E5FB97"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79F18966" w14:textId="445A7968"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6AuHPKiL","properties":{"formattedCitation":"[8]","plainCitation":"[8]","noteIndex":0},"citationItems":[{"id":3146,"uris":["http://zotero.org/groups/2472009/items/AA6ZI8PU"],"uri":["http://zotero.org/groups/2472009/items/AA6ZI8PU"],"itemData":{"id":3146,"type":"article-journal","abstract":"Most genomic variants associated with phenotypic traits or disease do not fall within gene coding regions, but in regulatory regions, rendering their interpretation difficult. We collected public data on epigenetic marks and transcription factor binding in human cell types and used it to construct an intuitive summary of regulatory regions in the human genome. We verified it against independent assays for sensitivity. The Ensembl Regulatory Build will be progressively enriched when more data is made available. It is freely available on the Ensembl browser, from the Ensembl Regulation MySQL database server and in a dedicated track hub.","container-title":"Genome Biology","DOI":"10.1186/s13059-015-0621-5","ISSN":"1474-760X (Electronic) 1474-7596 (Linking)","page":"56","title":"The ensembl regulatory build","volume":"16","author":[{"family":"Zerbino","given":"D. R."},{"family":"Wilder","given":"S. P."},{"family":"Johnson","given":"N."},{"family":"Juettemann","given":"T."},{"family":"Flicek","given":"P. R."}],"issued":{"date-parts":[["2015"]]}}}],"schema":"https://github.com/citation-style-language/schema/raw/master/csl-citation.json"} </w:instrText>
            </w:r>
            <w:r w:rsidRPr="00E70A8B">
              <w:rPr>
                <w:rFonts w:ascii="Arial" w:hAnsi="Arial" w:cs="Arial"/>
              </w:rPr>
              <w:fldChar w:fldCharType="separate"/>
            </w:r>
            <w:bookmarkStart w:id="39" w:name="__Fieldmark__237_2281253091"/>
            <w:bookmarkStart w:id="40" w:name="__Fieldmark__217_3451003990"/>
            <w:r w:rsidR="004A7EB4">
              <w:rPr>
                <w:rFonts w:ascii="Arial" w:hAnsi="Arial" w:cs="Arial"/>
                <w:sz w:val="18"/>
                <w:szCs w:val="18"/>
                <w:lang w:val="en-GB"/>
              </w:rPr>
              <w:t>[8]</w:t>
            </w:r>
            <w:r w:rsidRPr="00E70A8B">
              <w:rPr>
                <w:rFonts w:ascii="Arial" w:hAnsi="Arial" w:cs="Arial"/>
              </w:rPr>
              <w:fldChar w:fldCharType="end"/>
            </w:r>
            <w:bookmarkEnd w:id="39"/>
            <w:bookmarkEnd w:id="40"/>
          </w:p>
        </w:tc>
      </w:tr>
      <w:tr w:rsidR="00514A54" w:rsidRPr="00E70A8B" w14:paraId="38C18834" w14:textId="77777777">
        <w:tc>
          <w:tcPr>
            <w:tcW w:w="2382" w:type="dxa"/>
            <w:tcBorders>
              <w:top w:val="single" w:sz="6" w:space="0" w:color="000000"/>
              <w:bottom w:val="single" w:sz="6" w:space="0" w:color="000000"/>
            </w:tcBorders>
            <w:shd w:val="clear" w:color="auto" w:fill="auto"/>
          </w:tcPr>
          <w:p w14:paraId="6C1CECD4"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served TFBS count</w:t>
            </w:r>
          </w:p>
        </w:tc>
        <w:tc>
          <w:tcPr>
            <w:tcW w:w="3250" w:type="dxa"/>
            <w:vMerge/>
            <w:tcBorders>
              <w:top w:val="single" w:sz="6" w:space="0" w:color="000000"/>
              <w:bottom w:val="single" w:sz="6" w:space="0" w:color="000000"/>
            </w:tcBorders>
            <w:shd w:val="clear" w:color="auto" w:fill="auto"/>
          </w:tcPr>
          <w:p w14:paraId="2CB6748E"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6EA24905"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62D8320F"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1B05635C" w14:textId="77777777" w:rsidR="00514A54" w:rsidRPr="00E70A8B" w:rsidRDefault="00A80BB8">
            <w:pPr>
              <w:pStyle w:val="TableContents"/>
              <w:rPr>
                <w:rFonts w:ascii="Arial" w:hAnsi="Arial" w:cs="Arial"/>
                <w:sz w:val="18"/>
                <w:szCs w:val="18"/>
                <w:lang w:val="en-GB"/>
              </w:rPr>
            </w:pPr>
            <w:r w:rsidRPr="00E70A8B">
              <w:rPr>
                <w:rFonts w:ascii="Arial" w:hAnsi="Arial" w:cs="Arial"/>
                <w:sz w:val="18"/>
                <w:szCs w:val="18"/>
                <w:lang w:val="en-GB"/>
              </w:rPr>
              <w:t>UCSC track</w:t>
            </w:r>
          </w:p>
        </w:tc>
      </w:tr>
      <w:tr w:rsidR="00514A54" w:rsidRPr="00E70A8B" w14:paraId="1C9E0D75" w14:textId="77777777">
        <w:tc>
          <w:tcPr>
            <w:tcW w:w="2382" w:type="dxa"/>
            <w:tcBorders>
              <w:top w:val="single" w:sz="6" w:space="0" w:color="000000"/>
              <w:bottom w:val="single" w:sz="6" w:space="0" w:color="000000"/>
            </w:tcBorders>
            <w:shd w:val="clear" w:color="auto" w:fill="auto"/>
          </w:tcPr>
          <w:p w14:paraId="73930D2D"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served TFBS max score</w:t>
            </w:r>
          </w:p>
        </w:tc>
        <w:tc>
          <w:tcPr>
            <w:tcW w:w="3250" w:type="dxa"/>
            <w:vMerge/>
            <w:tcBorders>
              <w:top w:val="single" w:sz="6" w:space="0" w:color="000000"/>
              <w:bottom w:val="single" w:sz="6" w:space="0" w:color="000000"/>
            </w:tcBorders>
            <w:shd w:val="clear" w:color="auto" w:fill="auto"/>
          </w:tcPr>
          <w:p w14:paraId="6B6D72D4"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60DB160A"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4FE9748B"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4A28DC73" w14:textId="77777777" w:rsidR="00514A54" w:rsidRPr="00E70A8B" w:rsidRDefault="00A80BB8">
            <w:pPr>
              <w:pStyle w:val="TableContents"/>
              <w:rPr>
                <w:rFonts w:ascii="Arial" w:hAnsi="Arial" w:cs="Arial"/>
                <w:sz w:val="18"/>
                <w:szCs w:val="18"/>
                <w:lang w:val="en-GB"/>
              </w:rPr>
            </w:pPr>
            <w:r w:rsidRPr="00E70A8B">
              <w:rPr>
                <w:rFonts w:ascii="Arial" w:hAnsi="Arial" w:cs="Arial"/>
                <w:sz w:val="18"/>
                <w:szCs w:val="18"/>
                <w:lang w:val="en-GB"/>
              </w:rPr>
              <w:t>UCSC track</w:t>
            </w:r>
          </w:p>
        </w:tc>
      </w:tr>
      <w:tr w:rsidR="00514A54" w:rsidRPr="00E70A8B" w14:paraId="11C2795C" w14:textId="77777777">
        <w:tc>
          <w:tcPr>
            <w:tcW w:w="2382" w:type="dxa"/>
            <w:tcBorders>
              <w:top w:val="single" w:sz="6" w:space="0" w:color="000000"/>
              <w:bottom w:val="single" w:sz="6" w:space="0" w:color="000000"/>
            </w:tcBorders>
            <w:shd w:val="clear" w:color="auto" w:fill="auto"/>
          </w:tcPr>
          <w:p w14:paraId="767707A2"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lustered TFBS count</w:t>
            </w:r>
          </w:p>
        </w:tc>
        <w:tc>
          <w:tcPr>
            <w:tcW w:w="3250" w:type="dxa"/>
            <w:vMerge/>
            <w:tcBorders>
              <w:top w:val="single" w:sz="6" w:space="0" w:color="000000"/>
              <w:bottom w:val="single" w:sz="6" w:space="0" w:color="000000"/>
            </w:tcBorders>
            <w:shd w:val="clear" w:color="auto" w:fill="auto"/>
          </w:tcPr>
          <w:p w14:paraId="4F6CD2A7"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1CDA33CD"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7A01FEDC"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399B3163" w14:textId="77777777" w:rsidR="00514A54" w:rsidRPr="00E70A8B" w:rsidRDefault="00A80BB8">
            <w:pPr>
              <w:pStyle w:val="TableContents"/>
              <w:rPr>
                <w:rFonts w:ascii="Arial" w:hAnsi="Arial" w:cs="Arial"/>
                <w:sz w:val="18"/>
                <w:szCs w:val="18"/>
                <w:lang w:val="en-GB"/>
              </w:rPr>
            </w:pPr>
            <w:r w:rsidRPr="00E70A8B">
              <w:rPr>
                <w:rFonts w:ascii="Arial" w:hAnsi="Arial" w:cs="Arial"/>
                <w:sz w:val="18"/>
                <w:szCs w:val="18"/>
                <w:lang w:val="en-GB"/>
              </w:rPr>
              <w:t>UCSC track</w:t>
            </w:r>
          </w:p>
        </w:tc>
      </w:tr>
      <w:tr w:rsidR="00514A54" w:rsidRPr="00E70A8B" w14:paraId="51D06176" w14:textId="77777777">
        <w:trPr>
          <w:trHeight w:val="320"/>
        </w:trPr>
        <w:tc>
          <w:tcPr>
            <w:tcW w:w="2382" w:type="dxa"/>
            <w:tcBorders>
              <w:top w:val="single" w:sz="6" w:space="0" w:color="000000"/>
              <w:bottom w:val="single" w:sz="4" w:space="0" w:color="000000"/>
            </w:tcBorders>
            <w:shd w:val="clear" w:color="auto" w:fill="auto"/>
          </w:tcPr>
          <w:p w14:paraId="6CB68274"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lustered TFBS max score</w:t>
            </w:r>
          </w:p>
        </w:tc>
        <w:tc>
          <w:tcPr>
            <w:tcW w:w="3250" w:type="dxa"/>
            <w:vMerge/>
            <w:tcBorders>
              <w:top w:val="single" w:sz="6" w:space="0" w:color="000000"/>
              <w:bottom w:val="single" w:sz="6" w:space="0" w:color="000000"/>
            </w:tcBorders>
            <w:shd w:val="clear" w:color="auto" w:fill="auto"/>
          </w:tcPr>
          <w:p w14:paraId="30B799A6"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4" w:space="0" w:color="000000"/>
            </w:tcBorders>
            <w:shd w:val="clear" w:color="auto" w:fill="auto"/>
            <w:vAlign w:val="center"/>
          </w:tcPr>
          <w:p w14:paraId="0E8E3260"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4" w:space="0" w:color="000000"/>
            </w:tcBorders>
            <w:shd w:val="clear" w:color="auto" w:fill="auto"/>
          </w:tcPr>
          <w:p w14:paraId="002F41C7"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4" w:space="0" w:color="000000"/>
            </w:tcBorders>
            <w:shd w:val="clear" w:color="auto" w:fill="auto"/>
          </w:tcPr>
          <w:p w14:paraId="2FFB2BE9" w14:textId="77777777" w:rsidR="00514A54" w:rsidRPr="00E70A8B" w:rsidRDefault="00A80BB8">
            <w:pPr>
              <w:pStyle w:val="TableContents"/>
              <w:rPr>
                <w:rFonts w:ascii="Arial" w:hAnsi="Arial" w:cs="Arial"/>
                <w:b/>
                <w:sz w:val="18"/>
                <w:szCs w:val="18"/>
                <w:lang w:val="en-GB"/>
              </w:rPr>
            </w:pPr>
            <w:r w:rsidRPr="00E70A8B">
              <w:rPr>
                <w:rFonts w:ascii="Arial" w:hAnsi="Arial" w:cs="Arial"/>
                <w:sz w:val="18"/>
                <w:szCs w:val="18"/>
                <w:lang w:val="en-GB"/>
              </w:rPr>
              <w:t>UCSC track</w:t>
            </w:r>
          </w:p>
        </w:tc>
      </w:tr>
      <w:tr w:rsidR="00514A54" w:rsidRPr="00E70A8B" w14:paraId="2128937A" w14:textId="77777777">
        <w:tc>
          <w:tcPr>
            <w:tcW w:w="2382" w:type="dxa"/>
            <w:tcBorders>
              <w:top w:val="single" w:sz="4" w:space="0" w:color="000000"/>
              <w:bottom w:val="single" w:sz="6" w:space="0" w:color="000000"/>
            </w:tcBorders>
            <w:shd w:val="clear" w:color="auto" w:fill="auto"/>
          </w:tcPr>
          <w:p w14:paraId="4237CF99"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PEGASUS score</w:t>
            </w:r>
          </w:p>
        </w:tc>
        <w:tc>
          <w:tcPr>
            <w:tcW w:w="3250" w:type="dxa"/>
            <w:vMerge w:val="restart"/>
            <w:tcBorders>
              <w:top w:val="single" w:sz="4" w:space="0" w:color="000000"/>
              <w:bottom w:val="single" w:sz="6" w:space="0" w:color="000000"/>
            </w:tcBorders>
            <w:shd w:val="clear" w:color="auto" w:fill="auto"/>
          </w:tcPr>
          <w:p w14:paraId="7223F15A" w14:textId="77777777" w:rsidR="00514A54" w:rsidRPr="00E70A8B" w:rsidRDefault="00A80BB8">
            <w:pPr>
              <w:pStyle w:val="TableContents"/>
              <w:snapToGrid w:val="0"/>
              <w:rPr>
                <w:rFonts w:ascii="Arial" w:hAnsi="Arial" w:cs="Arial"/>
                <w:color w:val="000000"/>
                <w:sz w:val="18"/>
                <w:szCs w:val="18"/>
                <w:lang w:val="en-GB"/>
              </w:rPr>
            </w:pPr>
            <w:r w:rsidRPr="00E70A8B">
              <w:rPr>
                <w:rFonts w:ascii="Arial" w:hAnsi="Arial" w:cs="Arial"/>
                <w:color w:val="000000"/>
                <w:sz w:val="18"/>
                <w:szCs w:val="18"/>
                <w:lang w:val="en-GB"/>
              </w:rPr>
              <w:t xml:space="preserve">From predicted regulatory regions overlapped by a variant, two information are </w:t>
            </w:r>
            <w:proofErr w:type="gramStart"/>
            <w:r w:rsidRPr="00E70A8B">
              <w:rPr>
                <w:rFonts w:ascii="Arial" w:hAnsi="Arial" w:cs="Arial"/>
                <w:color w:val="000000"/>
                <w:sz w:val="18"/>
                <w:szCs w:val="18"/>
                <w:lang w:val="en-GB"/>
              </w:rPr>
              <w:t>extracted :</w:t>
            </w:r>
            <w:proofErr w:type="gramEnd"/>
            <w:r w:rsidRPr="00E70A8B">
              <w:rPr>
                <w:rFonts w:ascii="Arial" w:hAnsi="Arial" w:cs="Arial"/>
                <w:color w:val="000000"/>
                <w:sz w:val="18"/>
                <w:szCs w:val="18"/>
                <w:lang w:val="en-GB"/>
              </w:rPr>
              <w:t xml:space="preserve"> the score associated to the regulatory region, and the number of targets. When multiple regions from a dataset overlap, the maximum score is retrieved. </w:t>
            </w:r>
          </w:p>
          <w:p w14:paraId="67EF028D" w14:textId="77777777" w:rsidR="00514A54" w:rsidRPr="00E70A8B" w:rsidRDefault="00514A54">
            <w:pPr>
              <w:pStyle w:val="TableContents"/>
              <w:snapToGrid w:val="0"/>
              <w:rPr>
                <w:rFonts w:ascii="Arial" w:hAnsi="Arial" w:cs="Arial"/>
                <w:color w:val="000000"/>
                <w:sz w:val="18"/>
                <w:szCs w:val="18"/>
                <w:lang w:val="en-GB"/>
              </w:rPr>
            </w:pPr>
          </w:p>
          <w:p w14:paraId="5741DAF9" w14:textId="77777777" w:rsidR="00514A54" w:rsidRPr="00E70A8B" w:rsidRDefault="00A80BB8">
            <w:pPr>
              <w:pStyle w:val="TableContents"/>
              <w:snapToGrid w:val="0"/>
              <w:rPr>
                <w:rFonts w:ascii="Arial" w:hAnsi="Arial" w:cs="Arial"/>
                <w:color w:val="000000"/>
                <w:sz w:val="18"/>
                <w:szCs w:val="18"/>
                <w:lang w:val="en-GB"/>
              </w:rPr>
            </w:pPr>
            <w:proofErr w:type="spellStart"/>
            <w:r w:rsidRPr="00E70A8B">
              <w:rPr>
                <w:rFonts w:ascii="Arial" w:hAnsi="Arial" w:cs="Arial"/>
                <w:color w:val="000000"/>
                <w:sz w:val="18"/>
                <w:szCs w:val="18"/>
                <w:lang w:val="en-GB"/>
              </w:rPr>
              <w:t>GeneHancer</w:t>
            </w:r>
            <w:proofErr w:type="spellEnd"/>
            <w:r w:rsidRPr="00E70A8B">
              <w:rPr>
                <w:rFonts w:ascii="Arial" w:hAnsi="Arial" w:cs="Arial"/>
                <w:color w:val="000000"/>
                <w:sz w:val="18"/>
                <w:szCs w:val="18"/>
                <w:lang w:val="en-GB"/>
              </w:rPr>
              <w:t xml:space="preserve"> provides with an additional score for the predictions of interactions, which is extracted as “max score targets”.</w:t>
            </w:r>
          </w:p>
        </w:tc>
        <w:tc>
          <w:tcPr>
            <w:tcW w:w="1983" w:type="dxa"/>
            <w:vMerge w:val="restart"/>
            <w:tcBorders>
              <w:top w:val="single" w:sz="4" w:space="0" w:color="000000"/>
              <w:bottom w:val="single" w:sz="6" w:space="0" w:color="000000"/>
            </w:tcBorders>
            <w:shd w:val="clear" w:color="auto" w:fill="auto"/>
            <w:vAlign w:val="center"/>
          </w:tcPr>
          <w:p w14:paraId="147A770C" w14:textId="77777777" w:rsidR="00514A54" w:rsidRPr="00E70A8B" w:rsidRDefault="00A80BB8">
            <w:pPr>
              <w:pStyle w:val="TableContents"/>
              <w:jc w:val="center"/>
              <w:rPr>
                <w:rFonts w:ascii="Arial" w:hAnsi="Arial" w:cs="Arial"/>
                <w:sz w:val="18"/>
                <w:szCs w:val="18"/>
                <w:lang w:val="en-GB"/>
              </w:rPr>
            </w:pPr>
            <w:r w:rsidRPr="00E70A8B">
              <w:rPr>
                <w:rFonts w:ascii="Arial" w:hAnsi="Arial" w:cs="Arial"/>
                <w:color w:val="000000"/>
                <w:sz w:val="18"/>
                <w:szCs w:val="18"/>
                <w:lang w:val="en-GB"/>
              </w:rPr>
              <w:t>Gene associations</w:t>
            </w:r>
          </w:p>
          <w:p w14:paraId="3935D31D" w14:textId="77777777" w:rsidR="00514A54" w:rsidRPr="00E70A8B" w:rsidRDefault="00514A54">
            <w:pPr>
              <w:pStyle w:val="TableContents"/>
              <w:jc w:val="center"/>
              <w:rPr>
                <w:rFonts w:ascii="Arial" w:hAnsi="Arial" w:cs="Arial"/>
                <w:color w:val="000000"/>
                <w:sz w:val="18"/>
                <w:szCs w:val="18"/>
                <w:lang w:val="en-GB"/>
              </w:rPr>
            </w:pPr>
          </w:p>
        </w:tc>
        <w:tc>
          <w:tcPr>
            <w:tcW w:w="1315" w:type="dxa"/>
            <w:tcBorders>
              <w:top w:val="single" w:sz="4" w:space="0" w:color="000000"/>
              <w:bottom w:val="single" w:sz="6" w:space="0" w:color="000000"/>
            </w:tcBorders>
            <w:shd w:val="clear" w:color="auto" w:fill="auto"/>
          </w:tcPr>
          <w:p w14:paraId="60F0CB83"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4" w:space="0" w:color="000000"/>
              <w:bottom w:val="single" w:sz="6" w:space="0" w:color="000000"/>
            </w:tcBorders>
            <w:shd w:val="clear" w:color="auto" w:fill="auto"/>
          </w:tcPr>
          <w:p w14:paraId="10BC417A" w14:textId="4553B62D"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AxjxIl7T","properties":{"formattedCitation":"[9]","plainCitation":"[9]","noteIndex":0},"citationItems":[{"id":3419,"uris":["http://zotero.org/groups/2472009/items/JMKHXTZB"],"uri":["http://zotero.org/groups/2472009/items/JMKHXTZB"],"itemData":{"id":3419,"type":"article-journal","abstract":"The spatiotemporal expression of genes is controlled by enhancer sequences that bind transcription factors. Identifying the target genes of enhancers remains difficult because enhancers regulate gene expression over long genomic distances. To address this, we used an evolutionary approach to build two genome-wide maps of predicted enhancer-gene associations in the human and zebrafish genomes. Evolutionary conserved sequences were linked to their predicted target genes using PEGASUS, a bioinformatics method that relies on evolutionary conservation of synteny. The analysis of these maps revealed that the number of predicted enhancers linked to a gene correlate with its expression breadth. Comparison of both maps identified hundreds of putative vertebrate ancestral regulatory relationships from which we could determine that predicted enhancer-gene distances scale with genome size despite strong positional conservation. The two maps represent a resource for further studies, including the prioritization of sequence variants in whole genome sequence of patients affected by genetic diseases.","container-title":"Nucleic Acids Research","DOI":"10.1093/nar/gkz1199","ISSN":"1362-4962","issue":"5","journalAbbreviation":"Nucleic Acids Res.","language":"eng","note":"PMID: 31943068\nPMCID: PMC7049698","page":"2357-2371","source":"PubMed","title":"Enhancer-gene maps in the human and zebrafish genomes using evolutionary linkage conservation","volume":"48","author":[{"family":"Clément","given":"Yves"},{"family":"Torbey","given":"Patrick"},{"family":"Gilardi-Hebenstreit","given":"Pascale"},{"family":"Crollius","given":"Hugues Roest"}],"issued":{"date-parts":[["2020",3,18]]}}}],"schema":"https://github.com/citation-style-language/schema/raw/master/csl-citation.json"} </w:instrText>
            </w:r>
            <w:r w:rsidRPr="00E70A8B">
              <w:rPr>
                <w:rFonts w:ascii="Arial" w:hAnsi="Arial" w:cs="Arial"/>
              </w:rPr>
              <w:fldChar w:fldCharType="separate"/>
            </w:r>
            <w:bookmarkStart w:id="41" w:name="__Fieldmark__261_2281253091"/>
            <w:bookmarkStart w:id="42" w:name="__Fieldmark__240_3451003990"/>
            <w:r w:rsidR="004A7EB4">
              <w:rPr>
                <w:rFonts w:ascii="Arial" w:hAnsi="Arial" w:cs="Arial"/>
                <w:sz w:val="18"/>
                <w:szCs w:val="18"/>
                <w:lang w:val="en-GB"/>
              </w:rPr>
              <w:t>[9]</w:t>
            </w:r>
            <w:r w:rsidRPr="00E70A8B">
              <w:rPr>
                <w:rFonts w:ascii="Arial" w:hAnsi="Arial" w:cs="Arial"/>
              </w:rPr>
              <w:fldChar w:fldCharType="end"/>
            </w:r>
            <w:bookmarkEnd w:id="41"/>
            <w:bookmarkEnd w:id="42"/>
          </w:p>
        </w:tc>
      </w:tr>
      <w:tr w:rsidR="00514A54" w:rsidRPr="00E70A8B" w14:paraId="342A6934" w14:textId="77777777">
        <w:tc>
          <w:tcPr>
            <w:tcW w:w="2382" w:type="dxa"/>
            <w:tcBorders>
              <w:top w:val="single" w:sz="6" w:space="0" w:color="000000"/>
              <w:bottom w:val="single" w:sz="6" w:space="0" w:color="000000"/>
            </w:tcBorders>
            <w:shd w:val="clear" w:color="auto" w:fill="auto"/>
          </w:tcPr>
          <w:p w14:paraId="2CAE84F7"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PEGASUS target count</w:t>
            </w:r>
          </w:p>
        </w:tc>
        <w:tc>
          <w:tcPr>
            <w:tcW w:w="3250" w:type="dxa"/>
            <w:vMerge/>
            <w:tcBorders>
              <w:top w:val="single" w:sz="4" w:space="0" w:color="000000"/>
              <w:bottom w:val="single" w:sz="6" w:space="0" w:color="000000"/>
            </w:tcBorders>
            <w:shd w:val="clear" w:color="auto" w:fill="auto"/>
          </w:tcPr>
          <w:p w14:paraId="3E2FC2CF"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49515930"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50D7660C"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7272AB81" w14:textId="32F65F89"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FJL1DkKe","properties":{"formattedCitation":"[9]","plainCitation":"[9]","noteIndex":0},"citationItems":[{"id":3419,"uris":["http://zotero.org/groups/2472009/items/JMKHXTZB"],"uri":["http://zotero.org/groups/2472009/items/JMKHXTZB"],"itemData":{"id":3419,"type":"article-journal","abstract":"The spatiotemporal expression of genes is controlled by enhancer sequences that bind transcription factors. Identifying the target genes of enhancers remains difficult because enhancers regulate gene expression over long genomic distances. To address this, we used an evolutionary approach to build two genome-wide maps of predicted enhancer-gene associations in the human and zebrafish genomes. Evolutionary conserved sequences were linked to their predicted target genes using PEGASUS, a bioinformatics method that relies on evolutionary conservation of synteny. The analysis of these maps revealed that the number of predicted enhancers linked to a gene correlate with its expression breadth. Comparison of both maps identified hundreds of putative vertebrate ancestral regulatory relationships from which we could determine that predicted enhancer-gene distances scale with genome size despite strong positional conservation. The two maps represent a resource for further studies, including the prioritization of sequence variants in whole genome sequence of patients affected by genetic diseases.","container-title":"Nucleic Acids Research","DOI":"10.1093/nar/gkz1199","ISSN":"1362-4962","issue":"5","journalAbbreviation":"Nucleic Acids Res.","language":"eng","note":"PMID: 31943068\nPMCID: PMC7049698","page":"2357-2371","source":"PubMed","title":"Enhancer-gene maps in the human and zebrafish genomes using evolutionary linkage conservation","volume":"48","author":[{"family":"Clément","given":"Yves"},{"family":"Torbey","given":"Patrick"},{"family":"Gilardi-Hebenstreit","given":"Pascale"},{"family":"Crollius","given":"Hugues Roest"}],"issued":{"date-parts":[["2020",3,18]]}}}],"schema":"https://github.com/citation-style-language/schema/raw/master/csl-citation.json"} </w:instrText>
            </w:r>
            <w:r w:rsidRPr="00E70A8B">
              <w:rPr>
                <w:rFonts w:ascii="Arial" w:hAnsi="Arial" w:cs="Arial"/>
              </w:rPr>
              <w:fldChar w:fldCharType="separate"/>
            </w:r>
            <w:bookmarkStart w:id="43" w:name="__Fieldmark__270_2281253091"/>
            <w:bookmarkStart w:id="44" w:name="__Fieldmark__247_3451003990"/>
            <w:r w:rsidR="004A7EB4">
              <w:rPr>
                <w:rFonts w:ascii="Arial" w:hAnsi="Arial" w:cs="Arial"/>
                <w:sz w:val="18"/>
                <w:szCs w:val="18"/>
                <w:lang w:val="en-GB"/>
              </w:rPr>
              <w:t>[9]</w:t>
            </w:r>
            <w:r w:rsidRPr="00E70A8B">
              <w:rPr>
                <w:rFonts w:ascii="Arial" w:hAnsi="Arial" w:cs="Arial"/>
              </w:rPr>
              <w:fldChar w:fldCharType="end"/>
            </w:r>
            <w:bookmarkEnd w:id="43"/>
            <w:bookmarkEnd w:id="44"/>
          </w:p>
        </w:tc>
      </w:tr>
      <w:tr w:rsidR="00514A54" w:rsidRPr="00E70A8B" w14:paraId="7526DD52" w14:textId="77777777">
        <w:tc>
          <w:tcPr>
            <w:tcW w:w="2382" w:type="dxa"/>
            <w:tcBorders>
              <w:top w:val="single" w:sz="6" w:space="0" w:color="000000"/>
              <w:bottom w:val="single" w:sz="6" w:space="0" w:color="000000"/>
            </w:tcBorders>
            <w:shd w:val="clear" w:color="auto" w:fill="auto"/>
          </w:tcPr>
          <w:p w14:paraId="5A12B4C0"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FANTOM5 max score</w:t>
            </w:r>
          </w:p>
        </w:tc>
        <w:tc>
          <w:tcPr>
            <w:tcW w:w="3250" w:type="dxa"/>
            <w:vMerge/>
            <w:tcBorders>
              <w:top w:val="single" w:sz="4" w:space="0" w:color="000000"/>
              <w:bottom w:val="single" w:sz="6" w:space="0" w:color="000000"/>
            </w:tcBorders>
            <w:shd w:val="clear" w:color="auto" w:fill="auto"/>
          </w:tcPr>
          <w:p w14:paraId="1AAD00D2"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7A052E4F"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33CE8B7B"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15C9AE0D" w14:textId="299F838A"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AMFmqJ2t","properties":{"formattedCitation":"[10]","plainCitation":"[10]","noteIndex":0},"citationItems":[{"id":3011,"uris":["http://zotero.org/groups/2472009/items/E7DSKRAF"],"uri":["http://zotero.org/groups/2472009/items/E7DSKRAF"],"itemData":{"id":3011,"type":"article-journal","abstract":"Enhancers control the correct temporal and cell-type-specific activation of gene expression in multicellular eukaryotes. Knowing their properties, regulatory activity and targets is crucial to understand the regulation of differentiation and homeostasis. Here we use the FANTOM5 panel of samples, covering the majority of human tissues and cell types, to produce an atlas of active, in vivo-transcribed enhancers. We show that enhancers share properties with CpG-poor messenger RNA promoters but produce bidirectional, exosome-sensitive, relatively short unspliced RNAs, the generation of which is strongly related to enhancer activity. The atlas is used to compare regulatory programs between different cells at unprecedented depth, to identify disease-associated regulatory single nucleotide polymorphisms, and to classify cell-type-specific and ubiquitous enhancers. We further explore the utility of enhancer redundancy, which explains gene expression strength rather than expression patterns. The online FANTOM5 enhancer atlas represents a unique resource for studies on cell-type-specific enhancers and gene regulation.","container-title":"Nature","DOI":"10.1038/nature12787","ISSN":"1476-4687 (Electronic) 0028-0836 (Linking)","issue":"7493","journalAbbreviation":"Nature","language":"eng","page":"455-461","title":"An atlas of active enhancers across human cell types and tissues","volume":"507","author":[{"family":"Andersson","given":"R."},{"family":"Gebhard","given":"C."},{"family":"Miguel-Escalada","given":"I."},{"family":"Hoof","given":"I."},{"family":"Bornholdt","given":"J."},{"family":"Boyd","given":"M."},{"family":"Chen","given":"Y."},{"family":"Zhao","given":"X."},{"family":"Schmidl","given":"C."},{"family":"Suzuki","given":"T."},{"family":"Ntini","given":"E."},{"family":"Arner","given":"E."},{"family":"Valen","given":"E."},{"family":"Li","given":"K."},{"family":"Schwarzfischer","given":"L."},{"family":"Glatz","given":"D."},{"family":"Raithel","given":"J."},{"family":"Lilje","given":"B."},{"family":"Rapin","given":"N."},{"family":"Bagger","given":"F. O."},{"family":"Jorgensen","given":"M."},{"family":"Andersen","given":"P. R."},{"family":"Bertin","given":"N."},{"family":"Rackham","given":"O."},{"family":"Burroughs","given":"A. M."},{"family":"Baillie","given":"J. K."},{"family":"Ishizu","given":"Y."},{"family":"Shimizu","given":"Y."},{"family":"Furuhata","given":"E."},{"family":"Maeda","given":"S."},{"family":"Negishi","given":"Y."},{"family":"Mungall","given":"C. J."},{"family":"Meehan","given":"T. F."},{"family":"Lassmann","given":"T."},{"family":"Itoh","given":"M."},{"family":"Kawaji","given":"H."},{"family":"Kondo","given":"N."},{"family":"Kawai","given":"J."},{"family":"Lennartsson","given":"A."},{"family":"Daub","given":"C. O."},{"family":"Heutink","given":"P."},{"family":"Hume","given":"D. A."},{"family":"Jensen","given":"T. H."},{"family":"Suzuki","given":"H."},{"family":"Hayashizaki","given":"Y."},{"family":"Muller","given":"F."},{"family":"Forrest","given":"A. R."},{"family":"Carninci","given":"P."},{"family":"Rehli","given":"M."},{"family":"Sandelin","given":"A."},{"family":"Kawaji","given":"H."},{"family":"Baillie","given":"J. K."},{"family":"Hoon","given":"M. J.","non-dropping-particle":"de"},{"family":"Haberle","given":"V."},{"family":"Lassmann","given":"T."},{"family":"Kulakovskiy","given":"I. V."},{"family":"Lizio","given":"M."},{"family":"Itoh","given":"M."},{"family":"Andersson","given":"R."},{"family":"Mungall","given":"C. J."},{"family":"Meehan","given":"T. F."},{"family":"Schmeier","given":"S."},{"family":"Bertin","given":"N."},{"family":"Jorgensen","given":"M."},{"family":"Dimont","given":"E."},{"family":"Arner","given":"E."},{"family":"Schmid","given":"C."},{"family":"Schaefer","given":"U."},{"family":"Medvedeva","given":"Y. A."},{"family":"Plessy","given":"C."},{"family":"Vitezic","given":"M."},{"family":"Severin","given":"J."},{"family":"Semple","given":"C. A."},{"family":"Ishizu","given":"Y."},{"family":"Young","given":"R. S."},{"family":"Francescatto","given":"M."},{"family":"Alam","given":"I."},{"family":"Albanese","given":"D."},{"family":"Altschuler","given":"G. M."},{"family":"Arakawa","given":"T."},{"family":"Archer","given":"J. A."},{"family":"Arner","given":"P."},{"family":"Babina","given":"M."},{"family":"Rennie","given":"S."},{"family":"Balwierz","given":"P. J."},{"family":"Beckhouse","given":"A. G."},{"family":"Pradhan-Bhatt","given":"S."},{"family":"Blake","given":"J. A."},{"family":"Blumenthal","given":"A."},{"family":"Bodega","given":"B."},{"family":"Bonetti","given":"A."},{"family":"Briggs","given":"J."},{"family":"Brombacher","given":"F."},{"family":"Burroughs","given":"A. M."},{"family":"Califano","given":"A."},{"family":"Cannistraci","given":"C. V."},{"family":"Carbajo","given":"D."},{"family":"Chen","given":"Y."},{"family":"Chierici","given":"M."},{"family":"Ciani","given":"Y."},{"family":"Clevers","given":"H. C."},{"family":"Dalla","given":"E."},{"family":"Davis","given":"C. A."},{"family":"Detmar","given":"M."},{"family":"Diehl","given":"A. D."},{"family":"Dohi","given":"T."},{"family":"Drablos","given":"F."},{"family":"Edge","given":"A. S."},{"family":"Edinger","given":"M."},{"family":"Ekwall","given":"K."},{"family":"Endoh","given":"M."},{"family":"Enomoto","given":"H."},{"family":"Fagiolini","given":"M."},{"family":"Fairbairn","given":"L."},{"family":"Fang","given":"H."},{"family":"Farach-Carson","given":"M. C."},{"family":"Faulkner","given":"G. J."},{"family":"Favorov","given":"A. V."},{"family":"Fisher","given":"M. E."},{"family":"Frith","given":"M. C."},{"family":"Fujita","given":"R."},{"family":"Fukuda","given":"S."},{"family":"Furlanello","given":"C."},{"family":"Furuno","given":"M."},{"family":"Furusawa","given":"J."},{"family":"Geijtenbeek","given":"T. B."},{"family":"Gibson","given":"A. P."},{"family":"Gingeras","given":"T."},{"family":"Goldowitz","given":"D."},{"family":"Gough","given":"J."},{"family":"Guhl","given":"S."},{"family":"Guler","given":"R."},{"family":"Gustincich","given":"S."},{"family":"Ha","given":"T. J."},{"family":"Hamaguchi","given":"M."},{"family":"Hara","given":"M."},{"family":"Harbers","given":"M."},{"family":"Harshbarger","given":"J."},{"family":"Hasegawa","given":"A."},{"family":"Hasegawa","given":"Y."},{"family":"Hashimoto","given":"T."},{"family":"Herlyn","given":"M."},{"family":"Hitchens","given":"K. J."},{"family":"Ho Sui","given":"S. J."},{"family":"Hofmann","given":"O. M."},{"family":"Hoof","given":"I."},{"family":"Hori","given":"F."},{"family":"Huminiecki","given":"L."},{"family":"Iida","given":"K."},{"family":"Ikawa","given":"T."},{"family":"Jankovic","given":"B. R."},{"family":"Jia","given":"H."},{"family":"Joshi","given":"A."},{"family":"Jurman","given":"G."},{"family":"Kaczkowski","given":"B."},{"family":"Kai","given":"C."},{"family":"Kaida","given":"K."},{"family":"Kaiho","given":"A."},{"family":"Kajiyama","given":"K."},{"family":"Kanamori-Katayama","given":"M."},{"family":"Kasianov","given":"A. S."},{"family":"Kasukawa","given":"T."},{"family":"Katayama","given":"S."},{"family":"Kato","given":"S."},{"family":"Kawaguchi","given":"S."},{"family":"Kawamoto","given":"H."},{"family":"Kawamura","given":"Y. I."},{"family":"Kawashima","given":"T."},{"family":"Kempfle","given":"J. S."},{"family":"Kenna","given":"T. J."},{"family":"Kere","given":"J."},{"family":"Khachigian","given":"L. M."},{"family":"Kitamura","given":"T."},{"family":"Klinken","given":"S. P."},{"family":"Knox","given":"A. J."},{"family":"Kojima","given":"M."},{"family":"Kojima","given":"S."},{"family":"Kondo","given":"N."},{"family":"Koseki","given":"H."},{"family":"Koyasu","given":"S."},{"family":"Krampitz","given":"S."},{"family":"Kubosaki","given":"A."},{"family":"Kwon","given":"A. T."},{"family":"Laros","given":"J. F."},{"family":"Lee","given":"W."},{"family":"Lennartsson","given":"A."},{"family":"Li","given":"K."},{"family":"Lilje","given":"B."},{"family":"Lipovich","given":"L."},{"family":"Mackay-sim","given":"A."},{"family":"Manabe","given":"R."},{"family":"Mar","given":"J. C."},{"family":"Marchand","given":"B."},{"family":"Mathelier","given":"A."},{"family":"Mejhert","given":"N."},{"family":"Meynert","given":"A."},{"family":"Mizuno","given":"Y."},{"family":"Lima Morais","given":"D. A.","non-dropping-particle":"de"},{"family":"Morikawa","given":"H."},{"family":"Morimoto","given":"M."},{"family":"Moro","given":"K."},{"family":"Motakis","given":"E."},{"family":"Motohashi","given":"H."},{"family":"Mummery","given":"C. L."},{"family":"Murata","given":"M."},{"family":"Nagao-Sato","given":"S."},{"family":"Nakachi","given":"Y."},{"family":"Nakahara","given":"F."},{"family":"Nakamura","given":"T."},{"family":"Nakamura","given":"Y."},{"family":"Nakazato","given":"K."},{"family":"Nimwegen","given":"E.","non-dropping-particle":"van"},{"family":"Ninomiya","given":"N."},{"family":"Nishiyori","given":"H."},{"family":"Noma","given":"S."},{"family":"Nozaki","given":"T."},{"family":"Ogishima","given":"S."},{"family":"Ohkura","given":"N."},{"family":"Ohmiya","given":"H."},{"family":"Ohno","given":"H."},{"family":"Ohshima","given":"M."},{"family":"Okada-Hatakeyama","given":"M."},{"family":"Okazaki","given":"Y."},{"family":"Orlando","given":"V."},{"family":"Ovchinnikov","given":"D. A."},{"family":"Pain","given":"A."},{"family":"Passier","given":"R."},{"family":"Patrikakis","given":"M."},{"family":"Persson","given":"H."},{"family":"Piazza","given":"S."},{"family":"Prendergast","given":"J. G."},{"family":"Rackham","given":"O. J."},{"family":"Ramilowski","given":"J. A."},{"family":"Rashid","given":"M."},{"family":"Ravasi","given":"T."},{"family":"Rizzu","given":"P."},{"family":"Roncador","given":"M."},{"family":"Roy","given":"S."},{"family":"Rye","given":"M. B."},{"family":"Saijyo","given":"E."},{"family":"Sajantila","given":"A."},{"family":"Saka","given":"A."},{"family":"Sakaguchi","given":"S."},{"family":"Sakai","given":"M."},{"family":"Sato","given":"H."},{"family":"Satoh","given":"H."},{"family":"Savvi","given":"S."},{"family":"Saxena","given":"A."},{"family":"Schneider","given":"C."},{"family":"Schultes","given":"E. A."},{"family":"Schulze-Tanzil","given":"G. G."},{"family":"Schwegmann","given":"A."},{"family":"Sengstag","given":"T."},{"family":"Sheng","given":"G."},{"family":"Shimoji","given":"H."},{"family":"Shimoni","given":"Y."},{"family":"Shin","given":"J. W."},{"family":"Simon","given":"C."},{"family":"Sugiyama","given":"D."},{"family":"Sugiyama","given":"T."},{"family":"Suzuki","given":"M."},{"family":"Suzuki","given":"N."},{"family":"Swoboda","given":"R. K."},{"family":"Hoen","given":"P. A.","non-dropping-particle":"t"},{"family":"Tagami","given":"M."},{"family":"Takahashi","given":"N."},{"family":"Takai","given":"J."},{"family":"Tanaka","given":"H."},{"family":"Tatsukawa","given":"H."},{"family":"Tatum","given":"Z."},{"family":"Thompson","given":"M."},{"family":"Toyoda","given":"H."},{"family":"Toyoda","given":"T."},{"family":"Valen","given":"E."},{"family":"Wetering","given":"M.","non-dropping-particle":"van de"},{"family":"Berg","given":"L. M.","non-dropping-particle":"van den"},{"family":"Verardo","given":"R."},{"family":"Vijayan","given":"D."},{"family":"Vorontsov","given":"I. E."},{"family":"Wasserman","given":"W. W."},{"family":"Watanabe","given":"S."},{"family":"Wells","given":"C. A."},{"family":"Winteringham","given":"L. N."},{"family":"Wolvetang","given":"E."},{"family":"Wood","given":"E. J."},{"family":"Yamaguchi","given":"Y."},{"family":"Yamamoto","given":"M."},{"family":"Yoneda","given":"M."},{"family":"Yonekura","given":"Y."},{"family":"Yoshida","given":"S."},{"family":"Zabierowski","given":"S. E."},{"family":"Zhang","given":"P. G."},{"family":"Zhao","given":"X."},{"family":"Zucchelli","given":"S."},{"family":"Summers","given":"K. M."},{"family":"Suzuki","given":"H."},{"family":"Daub","given":"C. O."},{"family":"Kawai","given":"J."},{"family":"Heutink","given":"P."},{"family":"Hide","given":"W."},{"family":"Freeman","given":"T. C."},{"family":"Lenhard","given":"B."},{"family":"Bajic","given":"V. B."},{"family":"Taylor","given":"M. S."},{"family":"Makeev","given":"V. J."},{"family":"Hume","given":"D. A."},{"family":"Hayashizaki","given":"Y."}],"issued":{"date-parts":[["2014",3,27]]}}}],"schema":"https://github.com/citation-style-language/schema/raw/master/csl-citation.json"} </w:instrText>
            </w:r>
            <w:r w:rsidRPr="00E70A8B">
              <w:rPr>
                <w:rFonts w:ascii="Arial" w:hAnsi="Arial" w:cs="Arial"/>
              </w:rPr>
              <w:fldChar w:fldCharType="separate"/>
            </w:r>
            <w:bookmarkStart w:id="45" w:name="__Fieldmark__279_2281253091"/>
            <w:bookmarkStart w:id="46" w:name="__Fieldmark__254_3451003990"/>
            <w:r w:rsidR="004A7EB4">
              <w:rPr>
                <w:rFonts w:ascii="Arial" w:hAnsi="Arial" w:cs="Arial"/>
                <w:sz w:val="18"/>
                <w:szCs w:val="18"/>
                <w:lang w:val="en-GB"/>
              </w:rPr>
              <w:t>[10]</w:t>
            </w:r>
            <w:r w:rsidRPr="00E70A8B">
              <w:rPr>
                <w:rFonts w:ascii="Arial" w:hAnsi="Arial" w:cs="Arial"/>
              </w:rPr>
              <w:fldChar w:fldCharType="end"/>
            </w:r>
            <w:bookmarkEnd w:id="45"/>
            <w:bookmarkEnd w:id="46"/>
          </w:p>
        </w:tc>
      </w:tr>
      <w:tr w:rsidR="00514A54" w:rsidRPr="00E70A8B" w14:paraId="7A2B631D" w14:textId="77777777">
        <w:tc>
          <w:tcPr>
            <w:tcW w:w="2382" w:type="dxa"/>
            <w:tcBorders>
              <w:top w:val="single" w:sz="6" w:space="0" w:color="000000"/>
              <w:bottom w:val="single" w:sz="6" w:space="0" w:color="000000"/>
            </w:tcBorders>
            <w:shd w:val="clear" w:color="auto" w:fill="auto"/>
          </w:tcPr>
          <w:p w14:paraId="6F058042"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FANTOM5 target count</w:t>
            </w:r>
          </w:p>
        </w:tc>
        <w:tc>
          <w:tcPr>
            <w:tcW w:w="3250" w:type="dxa"/>
            <w:vMerge/>
            <w:tcBorders>
              <w:top w:val="single" w:sz="4" w:space="0" w:color="000000"/>
              <w:bottom w:val="single" w:sz="6" w:space="0" w:color="000000"/>
            </w:tcBorders>
            <w:shd w:val="clear" w:color="auto" w:fill="auto"/>
          </w:tcPr>
          <w:p w14:paraId="41164C5A"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0F7BF396"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213C81A2"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2945E9E9" w14:textId="6E06A7C5"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ljYVgD4k","properties":{"formattedCitation":"[10]","plainCitation":"[10]","noteIndex":0},"citationItems":[{"id":3011,"uris":["http://zotero.org/groups/2472009/items/E7DSKRAF"],"uri":["http://zotero.org/groups/2472009/items/E7DSKRAF"],"itemData":{"id":3011,"type":"article-journal","abstract":"Enhancers control the correct temporal and cell-type-specific activation of gene expression in multicellular eukaryotes. Knowing their properties, regulatory activity and targets is crucial to understand the regulation of differentiation and homeostasis. Here we use the FANTOM5 panel of samples, covering the majority of human tissues and cell types, to produce an atlas of active, in vivo-transcribed enhancers. We show that enhancers share properties with CpG-poor messenger RNA promoters but produce bidirectional, exosome-sensitive, relatively short unspliced RNAs, the generation of which is strongly related to enhancer activity. The atlas is used to compare regulatory programs between different cells at unprecedented depth, to identify disease-associated regulatory single nucleotide polymorphisms, and to classify cell-type-specific and ubiquitous enhancers. We further explore the utility of enhancer redundancy, which explains gene expression strength rather than expression patterns. The online FANTOM5 enhancer atlas represents a unique resource for studies on cell-type-specific enhancers and gene regulation.","container-title":"Nature","DOI":"10.1038/nature12787","ISSN":"1476-4687 (Electronic) 0028-0836 (Linking)","issue":"7493","journalAbbreviation":"Nature","language":"eng","page":"455-461","title":"An atlas of active enhancers across human cell types and tissues","volume":"507","author":[{"family":"Andersson","given":"R."},{"family":"Gebhard","given":"C."},{"family":"Miguel-Escalada","given":"I."},{"family":"Hoof","given":"I."},{"family":"Bornholdt","given":"J."},{"family":"Boyd","given":"M."},{"family":"Chen","given":"Y."},{"family":"Zhao","given":"X."},{"family":"Schmidl","given":"C."},{"family":"Suzuki","given":"T."},{"family":"Ntini","given":"E."},{"family":"Arner","given":"E."},{"family":"Valen","given":"E."},{"family":"Li","given":"K."},{"family":"Schwarzfischer","given":"L."},{"family":"Glatz","given":"D."},{"family":"Raithel","given":"J."},{"family":"Lilje","given":"B."},{"family":"Rapin","given":"N."},{"family":"Bagger","given":"F. O."},{"family":"Jorgensen","given":"M."},{"family":"Andersen","given":"P. R."},{"family":"Bertin","given":"N."},{"family":"Rackham","given":"O."},{"family":"Burroughs","given":"A. M."},{"family":"Baillie","given":"J. K."},{"family":"Ishizu","given":"Y."},{"family":"Shimizu","given":"Y."},{"family":"Furuhata","given":"E."},{"family":"Maeda","given":"S."},{"family":"Negishi","given":"Y."},{"family":"Mungall","given":"C. J."},{"family":"Meehan","given":"T. F."},{"family":"Lassmann","given":"T."},{"family":"Itoh","given":"M."},{"family":"Kawaji","given":"H."},{"family":"Kondo","given":"N."},{"family":"Kawai","given":"J."},{"family":"Lennartsson","given":"A."},{"family":"Daub","given":"C. O."},{"family":"Heutink","given":"P."},{"family":"Hume","given":"D. A."},{"family":"Jensen","given":"T. H."},{"family":"Suzuki","given":"H."},{"family":"Hayashizaki","given":"Y."},{"family":"Muller","given":"F."},{"family":"Forrest","given":"A. R."},{"family":"Carninci","given":"P."},{"family":"Rehli","given":"M."},{"family":"Sandelin","given":"A."},{"family":"Kawaji","given":"H."},{"family":"Baillie","given":"J. K."},{"family":"Hoon","given":"M. J.","non-dropping-particle":"de"},{"family":"Haberle","given":"V."},{"family":"Lassmann","given":"T."},{"family":"Kulakovskiy","given":"I. V."},{"family":"Lizio","given":"M."},{"family":"Itoh","given":"M."},{"family":"Andersson","given":"R."},{"family":"Mungall","given":"C. J."},{"family":"Meehan","given":"T. F."},{"family":"Schmeier","given":"S."},{"family":"Bertin","given":"N."},{"family":"Jorgensen","given":"M."},{"family":"Dimont","given":"E."},{"family":"Arner","given":"E."},{"family":"Schmid","given":"C."},{"family":"Schaefer","given":"U."},{"family":"Medvedeva","given":"Y. A."},{"family":"Plessy","given":"C."},{"family":"Vitezic","given":"M."},{"family":"Severin","given":"J."},{"family":"Semple","given":"C. A."},{"family":"Ishizu","given":"Y."},{"family":"Young","given":"R. S."},{"family":"Francescatto","given":"M."},{"family":"Alam","given":"I."},{"family":"Albanese","given":"D."},{"family":"Altschuler","given":"G. M."},{"family":"Arakawa","given":"T."},{"family":"Archer","given":"J. A."},{"family":"Arner","given":"P."},{"family":"Babina","given":"M."},{"family":"Rennie","given":"S."},{"family":"Balwierz","given":"P. J."},{"family":"Beckhouse","given":"A. G."},{"family":"Pradhan-Bhatt","given":"S."},{"family":"Blake","given":"J. A."},{"family":"Blumenthal","given":"A."},{"family":"Bodega","given":"B."},{"family":"Bonetti","given":"A."},{"family":"Briggs","given":"J."},{"family":"Brombacher","given":"F."},{"family":"Burroughs","given":"A. M."},{"family":"Califano","given":"A."},{"family":"Cannistraci","given":"C. V."},{"family":"Carbajo","given":"D."},{"family":"Chen","given":"Y."},{"family":"Chierici","given":"M."},{"family":"Ciani","given":"Y."},{"family":"Clevers","given":"H. C."},{"family":"Dalla","given":"E."},{"family":"Davis","given":"C. A."},{"family":"Detmar","given":"M."},{"family":"Diehl","given":"A. D."},{"family":"Dohi","given":"T."},{"family":"Drablos","given":"F."},{"family":"Edge","given":"A. S."},{"family":"Edinger","given":"M."},{"family":"Ekwall","given":"K."},{"family":"Endoh","given":"M."},{"family":"Enomoto","given":"H."},{"family":"Fagiolini","given":"M."},{"family":"Fairbairn","given":"L."},{"family":"Fang","given":"H."},{"family":"Farach-Carson","given":"M. C."},{"family":"Faulkner","given":"G. J."},{"family":"Favorov","given":"A. V."},{"family":"Fisher","given":"M. E."},{"family":"Frith","given":"M. C."},{"family":"Fujita","given":"R."},{"family":"Fukuda","given":"S."},{"family":"Furlanello","given":"C."},{"family":"Furuno","given":"M."},{"family":"Furusawa","given":"J."},{"family":"Geijtenbeek","given":"T. B."},{"family":"Gibson","given":"A. P."},{"family":"Gingeras","given":"T."},{"family":"Goldowitz","given":"D."},{"family":"Gough","given":"J."},{"family":"Guhl","given":"S."},{"family":"Guler","given":"R."},{"family":"Gustincich","given":"S."},{"family":"Ha","given":"T. J."},{"family":"Hamaguchi","given":"M."},{"family":"Hara","given":"M."},{"family":"Harbers","given":"M."},{"family":"Harshbarger","given":"J."},{"family":"Hasegawa","given":"A."},{"family":"Hasegawa","given":"Y."},{"family":"Hashimoto","given":"T."},{"family":"Herlyn","given":"M."},{"family":"Hitchens","given":"K. J."},{"family":"Ho Sui","given":"S. J."},{"family":"Hofmann","given":"O. M."},{"family":"Hoof","given":"I."},{"family":"Hori","given":"F."},{"family":"Huminiecki","given":"L."},{"family":"Iida","given":"K."},{"family":"Ikawa","given":"T."},{"family":"Jankovic","given":"B. R."},{"family":"Jia","given":"H."},{"family":"Joshi","given":"A."},{"family":"Jurman","given":"G."},{"family":"Kaczkowski","given":"B."},{"family":"Kai","given":"C."},{"family":"Kaida","given":"K."},{"family":"Kaiho","given":"A."},{"family":"Kajiyama","given":"K."},{"family":"Kanamori-Katayama","given":"M."},{"family":"Kasianov","given":"A. S."},{"family":"Kasukawa","given":"T."},{"family":"Katayama","given":"S."},{"family":"Kato","given":"S."},{"family":"Kawaguchi","given":"S."},{"family":"Kawamoto","given":"H."},{"family":"Kawamura","given":"Y. I."},{"family":"Kawashima","given":"T."},{"family":"Kempfle","given":"J. S."},{"family":"Kenna","given":"T. J."},{"family":"Kere","given":"J."},{"family":"Khachigian","given":"L. M."},{"family":"Kitamura","given":"T."},{"family":"Klinken","given":"S. P."},{"family":"Knox","given":"A. J."},{"family":"Kojima","given":"M."},{"family":"Kojima","given":"S."},{"family":"Kondo","given":"N."},{"family":"Koseki","given":"H."},{"family":"Koyasu","given":"S."},{"family":"Krampitz","given":"S."},{"family":"Kubosaki","given":"A."},{"family":"Kwon","given":"A. T."},{"family":"Laros","given":"J. F."},{"family":"Lee","given":"W."},{"family":"Lennartsson","given":"A."},{"family":"Li","given":"K."},{"family":"Lilje","given":"B."},{"family":"Lipovich","given":"L."},{"family":"Mackay-sim","given":"A."},{"family":"Manabe","given":"R."},{"family":"Mar","given":"J. C."},{"family":"Marchand","given":"B."},{"family":"Mathelier","given":"A."},{"family":"Mejhert","given":"N."},{"family":"Meynert","given":"A."},{"family":"Mizuno","given":"Y."},{"family":"Lima Morais","given":"D. A.","non-dropping-particle":"de"},{"family":"Morikawa","given":"H."},{"family":"Morimoto","given":"M."},{"family":"Moro","given":"K."},{"family":"Motakis","given":"E."},{"family":"Motohashi","given":"H."},{"family":"Mummery","given":"C. L."},{"family":"Murata","given":"M."},{"family":"Nagao-Sato","given":"S."},{"family":"Nakachi","given":"Y."},{"family":"Nakahara","given":"F."},{"family":"Nakamura","given":"T."},{"family":"Nakamura","given":"Y."},{"family":"Nakazato","given":"K."},{"family":"Nimwegen","given":"E.","non-dropping-particle":"van"},{"family":"Ninomiya","given":"N."},{"family":"Nishiyori","given":"H."},{"family":"Noma","given":"S."},{"family":"Nozaki","given":"T."},{"family":"Ogishima","given":"S."},{"family":"Ohkura","given":"N."},{"family":"Ohmiya","given":"H."},{"family":"Ohno","given":"H."},{"family":"Ohshima","given":"M."},{"family":"Okada-Hatakeyama","given":"M."},{"family":"Okazaki","given":"Y."},{"family":"Orlando","given":"V."},{"family":"Ovchinnikov","given":"D. A."},{"family":"Pain","given":"A."},{"family":"Passier","given":"R."},{"family":"Patrikakis","given":"M."},{"family":"Persson","given":"H."},{"family":"Piazza","given":"S."},{"family":"Prendergast","given":"J. G."},{"family":"Rackham","given":"O. J."},{"family":"Ramilowski","given":"J. A."},{"family":"Rashid","given":"M."},{"family":"Ravasi","given":"T."},{"family":"Rizzu","given":"P."},{"family":"Roncador","given":"M."},{"family":"Roy","given":"S."},{"family":"Rye","given":"M. B."},{"family":"Saijyo","given":"E."},{"family":"Sajantila","given":"A."},{"family":"Saka","given":"A."},{"family":"Sakaguchi","given":"S."},{"family":"Sakai","given":"M."},{"family":"Sato","given":"H."},{"family":"Satoh","given":"H."},{"family":"Savvi","given":"S."},{"family":"Saxena","given":"A."},{"family":"Schneider","given":"C."},{"family":"Schultes","given":"E. A."},{"family":"Schulze-Tanzil","given":"G. G."},{"family":"Schwegmann","given":"A."},{"family":"Sengstag","given":"T."},{"family":"Sheng","given":"G."},{"family":"Shimoji","given":"H."},{"family":"Shimoni","given":"Y."},{"family":"Shin","given":"J. W."},{"family":"Simon","given":"C."},{"family":"Sugiyama","given":"D."},{"family":"Sugiyama","given":"T."},{"family":"Suzuki","given":"M."},{"family":"Suzuki","given":"N."},{"family":"Swoboda","given":"R. K."},{"family":"Hoen","given":"P. A.","non-dropping-particle":"t"},{"family":"Tagami","given":"M."},{"family":"Takahashi","given":"N."},{"family":"Takai","given":"J."},{"family":"Tanaka","given":"H."},{"family":"Tatsukawa","given":"H."},{"family":"Tatum","given":"Z."},{"family":"Thompson","given":"M."},{"family":"Toyoda","given":"H."},{"family":"Toyoda","given":"T."},{"family":"Valen","given":"E."},{"family":"Wetering","given":"M.","non-dropping-particle":"van de"},{"family":"Berg","given":"L. M.","non-dropping-particle":"van den"},{"family":"Verardo","given":"R."},{"family":"Vijayan","given":"D."},{"family":"Vorontsov","given":"I. E."},{"family":"Wasserman","given":"W. W."},{"family":"Watanabe","given":"S."},{"family":"Wells","given":"C. A."},{"family":"Winteringham","given":"L. N."},{"family":"Wolvetang","given":"E."},{"family":"Wood","given":"E. J."},{"family":"Yamaguchi","given":"Y."},{"family":"Yamamoto","given":"M."},{"family":"Yoneda","given":"M."},{"family":"Yonekura","given":"Y."},{"family":"Yoshida","given":"S."},{"family":"Zabierowski","given":"S. E."},{"family":"Zhang","given":"P. G."},{"family":"Zhao","given":"X."},{"family":"Zucchelli","given":"S."},{"family":"Summers","given":"K. M."},{"family":"Suzuki","given":"H."},{"family":"Daub","given":"C. O."},{"family":"Kawai","given":"J."},{"family":"Heutink","given":"P."},{"family":"Hide","given":"W."},{"family":"Freeman","given":"T. C."},{"family":"Lenhard","given":"B."},{"family":"Bajic","given":"V. B."},{"family":"Taylor","given":"M. S."},{"family":"Makeev","given":"V. J."},{"family":"Hume","given":"D. A."},{"family":"Hayashizaki","given":"Y."}],"issued":{"date-parts":[["2014",3,27]]}}}],"schema":"https://github.com/citation-style-language/schema/raw/master/csl-citation.json"} </w:instrText>
            </w:r>
            <w:r w:rsidRPr="00E70A8B">
              <w:rPr>
                <w:rFonts w:ascii="Arial" w:hAnsi="Arial" w:cs="Arial"/>
              </w:rPr>
              <w:fldChar w:fldCharType="separate"/>
            </w:r>
            <w:bookmarkStart w:id="47" w:name="__Fieldmark__288_2281253091"/>
            <w:bookmarkStart w:id="48" w:name="__Fieldmark__261_3451003990"/>
            <w:r w:rsidR="004A7EB4">
              <w:rPr>
                <w:rFonts w:ascii="Arial" w:hAnsi="Arial" w:cs="Arial"/>
                <w:sz w:val="18"/>
                <w:szCs w:val="18"/>
                <w:lang w:val="en-GB"/>
              </w:rPr>
              <w:t>[10]</w:t>
            </w:r>
            <w:r w:rsidRPr="00E70A8B">
              <w:rPr>
                <w:rFonts w:ascii="Arial" w:hAnsi="Arial" w:cs="Arial"/>
              </w:rPr>
              <w:fldChar w:fldCharType="end"/>
            </w:r>
            <w:bookmarkEnd w:id="47"/>
            <w:bookmarkEnd w:id="48"/>
          </w:p>
        </w:tc>
      </w:tr>
      <w:tr w:rsidR="00514A54" w:rsidRPr="00E70A8B" w14:paraId="293A6FCD" w14:textId="77777777">
        <w:tc>
          <w:tcPr>
            <w:tcW w:w="2382" w:type="dxa"/>
            <w:tcBorders>
              <w:top w:val="single" w:sz="6" w:space="0" w:color="000000"/>
              <w:bottom w:val="single" w:sz="6" w:space="0" w:color="000000"/>
            </w:tcBorders>
            <w:shd w:val="clear" w:color="auto" w:fill="auto"/>
          </w:tcPr>
          <w:p w14:paraId="6D8636B5" w14:textId="77777777" w:rsidR="00514A54" w:rsidRPr="00E70A8B" w:rsidRDefault="00A80BB8">
            <w:pPr>
              <w:pStyle w:val="TableContents"/>
              <w:rPr>
                <w:rFonts w:ascii="Arial" w:hAnsi="Arial" w:cs="Arial"/>
                <w:sz w:val="18"/>
                <w:szCs w:val="18"/>
                <w:lang w:val="en-GB"/>
              </w:rPr>
            </w:pPr>
            <w:proofErr w:type="spellStart"/>
            <w:r w:rsidRPr="00E70A8B">
              <w:rPr>
                <w:rFonts w:ascii="Arial" w:hAnsi="Arial" w:cs="Arial"/>
                <w:color w:val="000000"/>
                <w:sz w:val="18"/>
                <w:szCs w:val="18"/>
                <w:lang w:val="en-GB"/>
              </w:rPr>
              <w:t>GeneHancer</w:t>
            </w:r>
            <w:proofErr w:type="spellEnd"/>
            <w:r w:rsidRPr="00E70A8B">
              <w:rPr>
                <w:rFonts w:ascii="Arial" w:hAnsi="Arial" w:cs="Arial"/>
                <w:color w:val="000000"/>
                <w:sz w:val="18"/>
                <w:szCs w:val="18"/>
                <w:lang w:val="en-GB"/>
              </w:rPr>
              <w:t xml:space="preserve"> max score</w:t>
            </w:r>
          </w:p>
        </w:tc>
        <w:tc>
          <w:tcPr>
            <w:tcW w:w="3250" w:type="dxa"/>
            <w:vMerge/>
            <w:tcBorders>
              <w:top w:val="single" w:sz="4" w:space="0" w:color="000000"/>
              <w:bottom w:val="single" w:sz="6" w:space="0" w:color="000000"/>
            </w:tcBorders>
            <w:shd w:val="clear" w:color="auto" w:fill="auto"/>
          </w:tcPr>
          <w:p w14:paraId="50EDC29A"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4C4F69BB"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1D981855"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6EEA2FD8" w14:textId="0275662B"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wystutX8","properties":{"formattedCitation":"[11]","plainCitation":"[11]","noteIndex":0},"citationItems":[{"id":4509,"uris":["http://zotero.org/groups/2472009/items/UBBR6P4E"],"uri":["http://zotero.org/groups/2472009/items/UBBR6P4E"],"itemData":{"id":4509,"type":"article-journal","abstract":"Abstract.  A major challenge in understanding gene regulation is the unequivocal identification of enhancer elements and uncovering their connections to genes.","container-title":"Database","DOI":"10.1093/database/bax028","journalAbbreviation":"Database (Oxford)","language":"en","note":"publisher: Oxford Academic","source":"academic.oup.com","title":"GeneHancer: genome-wide integration of enhancers and target genes in GeneCards","title-short":"GeneHancer","URL":"https://academic.oup.com/database/article/doi/10.1093/database/bax028/3737828","volume":"2017","author":[{"family":"Fishilevich","given":"Simon"},{"family":"Nudel","given":"Ron"},{"family":"Rappaport","given":"Noa"},{"family":"Hadar","given":"Rotem"},{"family":"Plaschkes","given":"Inbar"},{"family":"Iny Stein","given":"Tsippi"},{"family":"Rosen","given":"Naomi"},{"family":"Kohn","given":"Asher"},{"family":"Twik","given":"Michal"},{"family":"Safran","given":"Marilyn"},{"family":"Lancet","given":"Doron"},{"family":"Cohen","given":"Dana"}],"accessed":{"date-parts":[["2020",4,8]]},"issued":{"date-parts":[["2017",1,1]]}}}],"schema":"https://github.com/citation-style-language/schema/raw/master/csl-citation.json"} </w:instrText>
            </w:r>
            <w:r w:rsidRPr="00E70A8B">
              <w:rPr>
                <w:rFonts w:ascii="Arial" w:hAnsi="Arial" w:cs="Arial"/>
              </w:rPr>
              <w:fldChar w:fldCharType="separate"/>
            </w:r>
            <w:bookmarkStart w:id="49" w:name="__Fieldmark__297_2281253091"/>
            <w:bookmarkStart w:id="50" w:name="__Fieldmark__269_3451003990"/>
            <w:r w:rsidR="004A7EB4">
              <w:rPr>
                <w:rFonts w:ascii="Arial" w:hAnsi="Arial" w:cs="Arial"/>
                <w:sz w:val="18"/>
                <w:szCs w:val="18"/>
                <w:lang w:val="en-GB"/>
              </w:rPr>
              <w:t>[11]</w:t>
            </w:r>
            <w:r w:rsidRPr="00E70A8B">
              <w:rPr>
                <w:rFonts w:ascii="Arial" w:hAnsi="Arial" w:cs="Arial"/>
              </w:rPr>
              <w:fldChar w:fldCharType="end"/>
            </w:r>
            <w:bookmarkEnd w:id="49"/>
            <w:bookmarkEnd w:id="50"/>
          </w:p>
        </w:tc>
      </w:tr>
      <w:tr w:rsidR="00514A54" w:rsidRPr="00E70A8B" w14:paraId="5905A3FE" w14:textId="77777777">
        <w:tc>
          <w:tcPr>
            <w:tcW w:w="2382" w:type="dxa"/>
            <w:tcBorders>
              <w:top w:val="single" w:sz="6" w:space="0" w:color="000000"/>
              <w:bottom w:val="single" w:sz="6" w:space="0" w:color="000000"/>
            </w:tcBorders>
            <w:shd w:val="clear" w:color="auto" w:fill="auto"/>
          </w:tcPr>
          <w:p w14:paraId="41DFC88A" w14:textId="77777777" w:rsidR="00514A54" w:rsidRPr="00E70A8B" w:rsidRDefault="00A80BB8">
            <w:pPr>
              <w:pStyle w:val="TableContents"/>
              <w:rPr>
                <w:rFonts w:ascii="Arial" w:hAnsi="Arial" w:cs="Arial"/>
                <w:sz w:val="18"/>
                <w:szCs w:val="18"/>
                <w:lang w:val="en-GB"/>
              </w:rPr>
            </w:pPr>
            <w:proofErr w:type="spellStart"/>
            <w:r w:rsidRPr="00E70A8B">
              <w:rPr>
                <w:rFonts w:ascii="Arial" w:hAnsi="Arial" w:cs="Arial"/>
                <w:color w:val="000000"/>
                <w:sz w:val="18"/>
                <w:szCs w:val="18"/>
                <w:lang w:val="en-GB"/>
              </w:rPr>
              <w:t>GeneHancer</w:t>
            </w:r>
            <w:proofErr w:type="spellEnd"/>
            <w:r w:rsidRPr="00E70A8B">
              <w:rPr>
                <w:rFonts w:ascii="Arial" w:hAnsi="Arial" w:cs="Arial"/>
                <w:color w:val="000000"/>
                <w:sz w:val="18"/>
                <w:szCs w:val="18"/>
                <w:lang w:val="en-GB"/>
              </w:rPr>
              <w:t xml:space="preserve"> target count</w:t>
            </w:r>
          </w:p>
        </w:tc>
        <w:tc>
          <w:tcPr>
            <w:tcW w:w="3250" w:type="dxa"/>
            <w:vMerge/>
            <w:tcBorders>
              <w:top w:val="single" w:sz="4" w:space="0" w:color="000000"/>
              <w:bottom w:val="single" w:sz="6" w:space="0" w:color="000000"/>
            </w:tcBorders>
            <w:shd w:val="clear" w:color="auto" w:fill="auto"/>
          </w:tcPr>
          <w:p w14:paraId="411D3165"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17FCD2AD"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592AE84D"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5E1EA751" w14:textId="3F46570B"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gLxEKGJT","properties":{"formattedCitation":"[11]","plainCitation":"[11]","noteIndex":0},"citationItems":[{"id":4509,"uris":["http://zotero.org/groups/2472009/items/UBBR6P4E"],"uri":["http://zotero.org/groups/2472009/items/UBBR6P4E"],"itemData":{"id":4509,"type":"article-journal","abstract":"Abstract.  A major challenge in understanding gene regulation is the unequivocal identification of enhancer elements and uncovering their connections to genes.","container-title":"Database","DOI":"10.1093/database/bax028","journalAbbreviation":"Database (Oxford)","language":"en","note":"publisher: Oxford Academic","source":"academic.oup.com","title":"GeneHancer: genome-wide integration of enhancers and target genes in GeneCards","title-short":"GeneHancer","URL":"https://academic.oup.com/database/article/doi/10.1093/database/bax028/3737828","volume":"2017","author":[{"family":"Fishilevich","given":"Simon"},{"family":"Nudel","given":"Ron"},{"family":"Rappaport","given":"Noa"},{"family":"Hadar","given":"Rotem"},{"family":"Plaschkes","given":"Inbar"},{"family":"Iny Stein","given":"Tsippi"},{"family":"Rosen","given":"Naomi"},{"family":"Kohn","given":"Asher"},{"family":"Twik","given":"Michal"},{"family":"Safran","given":"Marilyn"},{"family":"Lancet","given":"Doron"},{"family":"Cohen","given":"Dana"}],"accessed":{"date-parts":[["2020",4,8]]},"issued":{"date-parts":[["2017",1,1]]}}}],"schema":"https://github.com/citation-style-language/schema/raw/master/csl-citation.json"} </w:instrText>
            </w:r>
            <w:r w:rsidRPr="00E70A8B">
              <w:rPr>
                <w:rFonts w:ascii="Arial" w:hAnsi="Arial" w:cs="Arial"/>
              </w:rPr>
              <w:fldChar w:fldCharType="separate"/>
            </w:r>
            <w:bookmarkStart w:id="51" w:name="__Fieldmark__306_2281253091"/>
            <w:bookmarkStart w:id="52" w:name="__Fieldmark__277_3451003990"/>
            <w:r w:rsidR="004A7EB4">
              <w:rPr>
                <w:rFonts w:ascii="Arial" w:hAnsi="Arial" w:cs="Arial"/>
                <w:sz w:val="18"/>
                <w:szCs w:val="18"/>
                <w:lang w:val="en-GB"/>
              </w:rPr>
              <w:t>[11]</w:t>
            </w:r>
            <w:r w:rsidRPr="00E70A8B">
              <w:rPr>
                <w:rFonts w:ascii="Arial" w:hAnsi="Arial" w:cs="Arial"/>
              </w:rPr>
              <w:fldChar w:fldCharType="end"/>
            </w:r>
            <w:bookmarkEnd w:id="51"/>
            <w:bookmarkEnd w:id="52"/>
          </w:p>
        </w:tc>
      </w:tr>
      <w:tr w:rsidR="00514A54" w:rsidRPr="00E70A8B" w14:paraId="29CCEE15" w14:textId="77777777">
        <w:tc>
          <w:tcPr>
            <w:tcW w:w="2382" w:type="dxa"/>
            <w:tcBorders>
              <w:top w:val="single" w:sz="6" w:space="0" w:color="000000"/>
              <w:bottom w:val="single" w:sz="6" w:space="0" w:color="000000"/>
            </w:tcBorders>
            <w:shd w:val="clear" w:color="auto" w:fill="auto"/>
          </w:tcPr>
          <w:p w14:paraId="487131BF" w14:textId="77777777" w:rsidR="00514A54" w:rsidRPr="00E70A8B" w:rsidRDefault="00A80BB8">
            <w:pPr>
              <w:pStyle w:val="TableContents"/>
              <w:rPr>
                <w:rFonts w:ascii="Arial" w:hAnsi="Arial" w:cs="Arial"/>
                <w:sz w:val="18"/>
                <w:szCs w:val="18"/>
                <w:lang w:val="en-GB"/>
              </w:rPr>
            </w:pPr>
            <w:proofErr w:type="spellStart"/>
            <w:r w:rsidRPr="00E70A8B">
              <w:rPr>
                <w:rFonts w:ascii="Arial" w:hAnsi="Arial" w:cs="Arial"/>
                <w:color w:val="000000"/>
                <w:sz w:val="18"/>
                <w:szCs w:val="18"/>
                <w:lang w:val="en-GB"/>
              </w:rPr>
              <w:t>GeneHancer</w:t>
            </w:r>
            <w:proofErr w:type="spellEnd"/>
            <w:r w:rsidRPr="00E70A8B">
              <w:rPr>
                <w:rFonts w:ascii="Arial" w:hAnsi="Arial" w:cs="Arial"/>
                <w:color w:val="000000"/>
                <w:sz w:val="18"/>
                <w:szCs w:val="18"/>
                <w:lang w:val="en-GB"/>
              </w:rPr>
              <w:t xml:space="preserve"> max score targets</w:t>
            </w:r>
          </w:p>
        </w:tc>
        <w:tc>
          <w:tcPr>
            <w:tcW w:w="3250" w:type="dxa"/>
            <w:vMerge/>
            <w:tcBorders>
              <w:top w:val="single" w:sz="4" w:space="0" w:color="000000"/>
              <w:bottom w:val="single" w:sz="6" w:space="0" w:color="000000"/>
            </w:tcBorders>
            <w:shd w:val="clear" w:color="auto" w:fill="auto"/>
          </w:tcPr>
          <w:p w14:paraId="398E4A7F"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22CCC95F"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2556162F"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729DC64A" w14:textId="57F07671"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E0L4Nya1","properties":{"formattedCitation":"[11]","plainCitation":"[11]","noteIndex":0},"citationItems":[{"id":4509,"uris":["http://zotero.org/groups/2472009/items/UBBR6P4E"],"uri":["http://zotero.org/groups/2472009/items/UBBR6P4E"],"itemData":{"id":4509,"type":"article-journal","abstract":"Abstract.  A major challenge in understanding gene regulation is the unequivocal identification of enhancer elements and uncovering their connections to genes.","container-title":"Database","DOI":"10.1093/database/bax028","journalAbbreviation":"Database (Oxford)","language":"en","note":"publisher: Oxford Academic","source":"academic.oup.com","title":"GeneHancer: genome-wide integration of enhancers and target genes in GeneCards","title-short":"GeneHancer","URL":"https://academic.oup.com/database/article/doi/10.1093/database/bax028/3737828","volume":"2017","author":[{"family":"Fishilevich","given":"Simon"},{"family":"Nudel","given":"Ron"},{"family":"Rappaport","given":"Noa"},{"family":"Hadar","given":"Rotem"},{"family":"Plaschkes","given":"Inbar"},{"family":"Iny Stein","given":"Tsippi"},{"family":"Rosen","given":"Naomi"},{"family":"Kohn","given":"Asher"},{"family":"Twik","given":"Michal"},{"family":"Safran","given":"Marilyn"},{"family":"Lancet","given":"Doron"},{"family":"Cohen","given":"Dana"}],"accessed":{"date-parts":[["2020",4,8]]},"issued":{"date-parts":[["2017",1,1]]}}}],"schema":"https://github.com/citation-style-language/schema/raw/master/csl-citation.json"} </w:instrText>
            </w:r>
            <w:r w:rsidRPr="00E70A8B">
              <w:rPr>
                <w:rFonts w:ascii="Arial" w:hAnsi="Arial" w:cs="Arial"/>
              </w:rPr>
              <w:fldChar w:fldCharType="separate"/>
            </w:r>
            <w:bookmarkStart w:id="53" w:name="__Fieldmark__315_2281253091"/>
            <w:bookmarkStart w:id="54" w:name="__Fieldmark__285_3451003990"/>
            <w:r w:rsidR="004A7EB4">
              <w:rPr>
                <w:rFonts w:ascii="Arial" w:hAnsi="Arial" w:cs="Arial"/>
                <w:sz w:val="18"/>
                <w:szCs w:val="18"/>
                <w:lang w:val="en-GB"/>
              </w:rPr>
              <w:t>[11]</w:t>
            </w:r>
            <w:r w:rsidRPr="00E70A8B">
              <w:rPr>
                <w:rFonts w:ascii="Arial" w:hAnsi="Arial" w:cs="Arial"/>
              </w:rPr>
              <w:fldChar w:fldCharType="end"/>
            </w:r>
            <w:bookmarkEnd w:id="53"/>
            <w:bookmarkEnd w:id="54"/>
          </w:p>
        </w:tc>
      </w:tr>
      <w:tr w:rsidR="00514A54" w:rsidRPr="00E70A8B" w14:paraId="55CC61DE" w14:textId="77777777">
        <w:tc>
          <w:tcPr>
            <w:tcW w:w="2382" w:type="dxa"/>
            <w:tcBorders>
              <w:top w:val="single" w:sz="6" w:space="0" w:color="000000"/>
              <w:bottom w:val="single" w:sz="6" w:space="0" w:color="000000"/>
            </w:tcBorders>
            <w:shd w:val="clear" w:color="auto" w:fill="auto"/>
          </w:tcPr>
          <w:p w14:paraId="35D6765E"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FOCS_FANTOM5 max score</w:t>
            </w:r>
          </w:p>
        </w:tc>
        <w:tc>
          <w:tcPr>
            <w:tcW w:w="3250" w:type="dxa"/>
            <w:vMerge/>
            <w:tcBorders>
              <w:top w:val="single" w:sz="4" w:space="0" w:color="000000"/>
              <w:bottom w:val="single" w:sz="6" w:space="0" w:color="000000"/>
            </w:tcBorders>
            <w:shd w:val="clear" w:color="auto" w:fill="auto"/>
          </w:tcPr>
          <w:p w14:paraId="7F87CCB6"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17C556C9"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089F0975"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583A75F7" w14:textId="75A096E8"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7vd8TMqt","properties":{"formattedCitation":"[12]","plainCitation":"[12]","noteIndex":0},"citationItems":[{"id":3330,"uris":["http://zotero.org/groups/2472009/items/WHXJEE7D"],"uri":["http://zotero.org/groups/2472009/items/WHXJEE7D"],"itemData":{"id":3330,"type":"article-journal","abstract":"Recent sequencing technologies enable joint quantification of promoters and their enhancer regions, allowing inference of enhancer-promoter links. We show that current enhancer-promoter inference methods produce a high rate of false positive links. We introduce FOCS, a new inference method, and by benchmarking against ChIA-PET, HiChIP, and eQTL data show that it results in lower false discovery rates and at the same time higher inference power. By applying FOCS to 2630 samples taken from ENCODE, Roadmap Epigenomics, FANTOM5, and a new compendium of GRO-seq samples, we provide extensive enhancer-promotor maps ( http://acgt.cs.tau.ac.il/focs ). We illustrate the usability of our maps for deriving biological hypotheses.","container-title":"Genome Biology","DOI":"10.1186/s13059-018-1432-2","ISSN":"1474-760X (Electronic) 1474-7596 (Linking)","issue":"1","page":"56","title":"FOCS: a novel method for analyzing enhancer and gene activity patterns infers an extensive enhancer-promoter map","volume":"19","author":[{"family":"Hait","given":"T. A."},{"family":"Amar","given":"D."},{"family":"Shamir","given":"R."},{"family":"Elkon","given":"R."}],"issued":{"date-parts":[["2018",5,1]]}}}],"schema":"https://github.com/citation-style-language/schema/raw/master/csl-citation.json"} </w:instrText>
            </w:r>
            <w:r w:rsidRPr="00E70A8B">
              <w:rPr>
                <w:rFonts w:ascii="Arial" w:hAnsi="Arial" w:cs="Arial"/>
              </w:rPr>
              <w:fldChar w:fldCharType="separate"/>
            </w:r>
            <w:bookmarkStart w:id="55" w:name="__Fieldmark__324_2281253091"/>
            <w:bookmarkStart w:id="56" w:name="__Fieldmark__292_3451003990"/>
            <w:r w:rsidR="004A7EB4">
              <w:rPr>
                <w:rFonts w:ascii="Arial" w:hAnsi="Arial" w:cs="Arial"/>
                <w:sz w:val="18"/>
                <w:szCs w:val="18"/>
                <w:lang w:val="en-GB"/>
              </w:rPr>
              <w:t>[12]</w:t>
            </w:r>
            <w:r w:rsidRPr="00E70A8B">
              <w:rPr>
                <w:rFonts w:ascii="Arial" w:hAnsi="Arial" w:cs="Arial"/>
              </w:rPr>
              <w:fldChar w:fldCharType="end"/>
            </w:r>
            <w:bookmarkEnd w:id="55"/>
            <w:bookmarkEnd w:id="56"/>
          </w:p>
        </w:tc>
      </w:tr>
      <w:tr w:rsidR="00514A54" w:rsidRPr="00E70A8B" w14:paraId="3B09EB4D" w14:textId="77777777">
        <w:tc>
          <w:tcPr>
            <w:tcW w:w="2382" w:type="dxa"/>
            <w:tcBorders>
              <w:top w:val="single" w:sz="6" w:space="0" w:color="000000"/>
              <w:bottom w:val="single" w:sz="6" w:space="0" w:color="000000"/>
            </w:tcBorders>
            <w:shd w:val="clear" w:color="auto" w:fill="auto"/>
          </w:tcPr>
          <w:p w14:paraId="1CD35306"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FOCS_FANTOM5 target count</w:t>
            </w:r>
          </w:p>
        </w:tc>
        <w:tc>
          <w:tcPr>
            <w:tcW w:w="3250" w:type="dxa"/>
            <w:vMerge/>
            <w:tcBorders>
              <w:top w:val="single" w:sz="4" w:space="0" w:color="000000"/>
              <w:bottom w:val="single" w:sz="6" w:space="0" w:color="000000"/>
            </w:tcBorders>
            <w:shd w:val="clear" w:color="auto" w:fill="auto"/>
          </w:tcPr>
          <w:p w14:paraId="7224CAB1"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0880ED61"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551F4621"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2BD23A0E" w14:textId="3D661CE4"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ryq00m0a","properties":{"formattedCitation":"[12]","plainCitation":"[12]","noteIndex":0},"citationItems":[{"id":3330,"uris":["http://zotero.org/groups/2472009/items/WHXJEE7D"],"uri":["http://zotero.org/groups/2472009/items/WHXJEE7D"],"itemData":{"id":3330,"type":"article-journal","abstract":"Recent sequencing technologies enable joint quantification of promoters and their enhancer regions, allowing inference of enhancer-promoter links. We show that current enhancer-promoter inference methods produce a high rate of false positive links. We introduce FOCS, a new inference method, and by benchmarking against ChIA-PET, HiChIP, and eQTL data show that it results in lower false discovery rates and at the same time higher inference power. By applying FOCS to 2630 samples taken from ENCODE, Roadmap Epigenomics, FANTOM5, and a new compendium of GRO-seq samples, we provide extensive enhancer-promotor maps ( http://acgt.cs.tau.ac.il/focs ). We illustrate the usability of our maps for deriving biological hypotheses.","container-title":"Genome Biology","DOI":"10.1186/s13059-018-1432-2","ISSN":"1474-760X (Electronic) 1474-7596 (Linking)","issue":"1","page":"56","title":"FOCS: a novel method for analyzing enhancer and gene activity patterns infers an extensive enhancer-promoter map","volume":"19","author":[{"family":"Hait","given":"T. A."},{"family":"Amar","given":"D."},{"family":"Shamir","given":"R."},{"family":"Elkon","given":"R."}],"issued":{"date-parts":[["2018",5,1]]}}}],"schema":"https://github.com/citation-style-language/schema/raw/master/csl-citation.json"} </w:instrText>
            </w:r>
            <w:r w:rsidRPr="00E70A8B">
              <w:rPr>
                <w:rFonts w:ascii="Arial" w:hAnsi="Arial" w:cs="Arial"/>
              </w:rPr>
              <w:fldChar w:fldCharType="separate"/>
            </w:r>
            <w:bookmarkStart w:id="57" w:name="__Fieldmark__333_2281253091"/>
            <w:bookmarkStart w:id="58" w:name="__Fieldmark__299_3451003990"/>
            <w:r w:rsidR="004A7EB4">
              <w:rPr>
                <w:rFonts w:ascii="Arial" w:hAnsi="Arial" w:cs="Arial"/>
                <w:sz w:val="18"/>
                <w:szCs w:val="18"/>
                <w:lang w:val="en-GB"/>
              </w:rPr>
              <w:t>[12]</w:t>
            </w:r>
            <w:r w:rsidRPr="00E70A8B">
              <w:rPr>
                <w:rFonts w:ascii="Arial" w:hAnsi="Arial" w:cs="Arial"/>
              </w:rPr>
              <w:fldChar w:fldCharType="end"/>
            </w:r>
            <w:bookmarkEnd w:id="57"/>
            <w:bookmarkEnd w:id="58"/>
          </w:p>
        </w:tc>
      </w:tr>
      <w:tr w:rsidR="00514A54" w:rsidRPr="00E70A8B" w14:paraId="11365E92" w14:textId="77777777">
        <w:tc>
          <w:tcPr>
            <w:tcW w:w="2382" w:type="dxa"/>
            <w:tcBorders>
              <w:top w:val="single" w:sz="6" w:space="0" w:color="000000"/>
              <w:bottom w:val="single" w:sz="6" w:space="0" w:color="000000"/>
            </w:tcBorders>
            <w:shd w:val="clear" w:color="auto" w:fill="auto"/>
          </w:tcPr>
          <w:p w14:paraId="0694B601" w14:textId="77777777" w:rsidR="00514A54" w:rsidRPr="00E70A8B" w:rsidRDefault="00A80BB8">
            <w:pPr>
              <w:pStyle w:val="TableContents"/>
              <w:rPr>
                <w:rFonts w:ascii="Arial" w:hAnsi="Arial" w:cs="Arial"/>
                <w:sz w:val="18"/>
                <w:szCs w:val="18"/>
                <w:lang w:val="en-GB"/>
              </w:rPr>
            </w:pPr>
            <w:proofErr w:type="spellStart"/>
            <w:r w:rsidRPr="00E70A8B">
              <w:rPr>
                <w:rFonts w:ascii="Arial" w:hAnsi="Arial" w:cs="Arial"/>
                <w:color w:val="000000"/>
                <w:sz w:val="18"/>
                <w:szCs w:val="18"/>
                <w:lang w:val="en-GB"/>
              </w:rPr>
              <w:t>FOCS_GroSeq</w:t>
            </w:r>
            <w:proofErr w:type="spellEnd"/>
            <w:r w:rsidRPr="00E70A8B">
              <w:rPr>
                <w:rFonts w:ascii="Arial" w:hAnsi="Arial" w:cs="Arial"/>
                <w:color w:val="000000"/>
                <w:sz w:val="18"/>
                <w:szCs w:val="18"/>
                <w:lang w:val="en-GB"/>
              </w:rPr>
              <w:t xml:space="preserve"> max score</w:t>
            </w:r>
          </w:p>
        </w:tc>
        <w:tc>
          <w:tcPr>
            <w:tcW w:w="3250" w:type="dxa"/>
            <w:vMerge/>
            <w:tcBorders>
              <w:top w:val="single" w:sz="4" w:space="0" w:color="000000"/>
              <w:bottom w:val="single" w:sz="6" w:space="0" w:color="000000"/>
            </w:tcBorders>
            <w:shd w:val="clear" w:color="auto" w:fill="auto"/>
          </w:tcPr>
          <w:p w14:paraId="1216ED5A"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149C56E3"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4CBDF6FD"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2EB92E6A" w14:textId="0FEEEFD3"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ZOknKNXM","properties":{"formattedCitation":"[12]","plainCitation":"[12]","noteIndex":0},"citationItems":[{"id":3330,"uris":["http://zotero.org/groups/2472009/items/WHXJEE7D"],"uri":["http://zotero.org/groups/2472009/items/WHXJEE7D"],"itemData":{"id":3330,"type":"article-journal","abstract":"Recent sequencing technologies enable joint quantification of promoters and their enhancer regions, allowing inference of enhancer-promoter links. We show that current enhancer-promoter inference methods produce a high rate of false positive links. We introduce FOCS, a new inference method, and by benchmarking against ChIA-PET, HiChIP, and eQTL data show that it results in lower false discovery rates and at the same time higher inference power. By applying FOCS to 2630 samples taken from ENCODE, Roadmap Epigenomics, FANTOM5, and a new compendium of GRO-seq samples, we provide extensive enhancer-promotor maps ( http://acgt.cs.tau.ac.il/focs ). We illustrate the usability of our maps for deriving biological hypotheses.","container-title":"Genome Biology","DOI":"10.1186/s13059-018-1432-2","ISSN":"1474-760X (Electronic) 1474-7596 (Linking)","issue":"1","page":"56","title":"FOCS: a novel method for analyzing enhancer and gene activity patterns infers an extensive enhancer-promoter map","volume":"19","author":[{"family":"Hait","given":"T. A."},{"family":"Amar","given":"D."},{"family":"Shamir","given":"R."},{"family":"Elkon","given":"R."}],"issued":{"date-parts":[["2018",5,1]]}}}],"schema":"https://github.com/citation-style-language/schema/raw/master/csl-citation.json"} </w:instrText>
            </w:r>
            <w:r w:rsidRPr="00E70A8B">
              <w:rPr>
                <w:rFonts w:ascii="Arial" w:hAnsi="Arial" w:cs="Arial"/>
              </w:rPr>
              <w:fldChar w:fldCharType="separate"/>
            </w:r>
            <w:bookmarkStart w:id="59" w:name="__Fieldmark__342_2281253091"/>
            <w:bookmarkStart w:id="60" w:name="__Fieldmark__307_3451003990"/>
            <w:r w:rsidR="004A7EB4">
              <w:rPr>
                <w:rFonts w:ascii="Arial" w:hAnsi="Arial" w:cs="Arial"/>
                <w:sz w:val="18"/>
                <w:szCs w:val="18"/>
                <w:lang w:val="en-GB"/>
              </w:rPr>
              <w:t>[12]</w:t>
            </w:r>
            <w:r w:rsidRPr="00E70A8B">
              <w:rPr>
                <w:rFonts w:ascii="Arial" w:hAnsi="Arial" w:cs="Arial"/>
              </w:rPr>
              <w:fldChar w:fldCharType="end"/>
            </w:r>
            <w:bookmarkEnd w:id="59"/>
            <w:bookmarkEnd w:id="60"/>
          </w:p>
        </w:tc>
      </w:tr>
      <w:tr w:rsidR="00514A54" w:rsidRPr="00E70A8B" w14:paraId="012FAA5E" w14:textId="77777777">
        <w:tc>
          <w:tcPr>
            <w:tcW w:w="2382" w:type="dxa"/>
            <w:tcBorders>
              <w:top w:val="single" w:sz="6" w:space="0" w:color="000000"/>
              <w:bottom w:val="single" w:sz="6" w:space="0" w:color="000000"/>
            </w:tcBorders>
            <w:shd w:val="clear" w:color="auto" w:fill="auto"/>
          </w:tcPr>
          <w:p w14:paraId="6DD6B425" w14:textId="77777777" w:rsidR="00514A54" w:rsidRPr="00E70A8B" w:rsidRDefault="00A80BB8">
            <w:pPr>
              <w:pStyle w:val="TableContents"/>
              <w:rPr>
                <w:rFonts w:ascii="Arial" w:hAnsi="Arial" w:cs="Arial"/>
                <w:sz w:val="18"/>
                <w:szCs w:val="18"/>
                <w:lang w:val="en-GB"/>
              </w:rPr>
            </w:pPr>
            <w:proofErr w:type="spellStart"/>
            <w:r w:rsidRPr="00E70A8B">
              <w:rPr>
                <w:rFonts w:ascii="Arial" w:hAnsi="Arial" w:cs="Arial"/>
                <w:color w:val="000000"/>
                <w:sz w:val="18"/>
                <w:szCs w:val="18"/>
                <w:lang w:val="en-GB"/>
              </w:rPr>
              <w:t>FOCS_GroSeq</w:t>
            </w:r>
            <w:proofErr w:type="spellEnd"/>
            <w:r w:rsidRPr="00E70A8B">
              <w:rPr>
                <w:rFonts w:ascii="Arial" w:hAnsi="Arial" w:cs="Arial"/>
                <w:color w:val="000000"/>
                <w:sz w:val="18"/>
                <w:szCs w:val="18"/>
                <w:lang w:val="en-GB"/>
              </w:rPr>
              <w:t xml:space="preserve"> target count</w:t>
            </w:r>
          </w:p>
        </w:tc>
        <w:tc>
          <w:tcPr>
            <w:tcW w:w="3250" w:type="dxa"/>
            <w:vMerge/>
            <w:tcBorders>
              <w:top w:val="single" w:sz="4" w:space="0" w:color="000000"/>
              <w:bottom w:val="single" w:sz="6" w:space="0" w:color="000000"/>
            </w:tcBorders>
            <w:shd w:val="clear" w:color="auto" w:fill="auto"/>
          </w:tcPr>
          <w:p w14:paraId="60C9D69E"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3A3B49E2"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0F8E3ED1"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5F0C97FD" w14:textId="027623A5"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h4qDPlGS","properties":{"formattedCitation":"[12]","plainCitation":"[12]","noteIndex":0},"citationItems":[{"id":3330,"uris":["http://zotero.org/groups/2472009/items/WHXJEE7D"],"uri":["http://zotero.org/groups/2472009/items/WHXJEE7D"],"itemData":{"id":3330,"type":"article-journal","abstract":"Recent sequencing technologies enable joint quantification of promoters and their enhancer regions, allowing inference of enhancer-promoter links. We show that current enhancer-promoter inference methods produce a high rate of false positive links. We introduce FOCS, a new inference method, and by benchmarking against ChIA-PET, HiChIP, and eQTL data show that it results in lower false discovery rates and at the same time higher inference power. By applying FOCS to 2630 samples taken from ENCODE, Roadmap Epigenomics, FANTOM5, and a new compendium of GRO-seq samples, we provide extensive enhancer-promotor maps ( http://acgt.cs.tau.ac.il/focs ). We illustrate the usability of our maps for deriving biological hypotheses.","container-title":"Genome Biology","DOI":"10.1186/s13059-018-1432-2","ISSN":"1474-760X (Electronic) 1474-7596 (Linking)","issue":"1","page":"56","title":"FOCS: a novel method for analyzing enhancer and gene activity patterns infers an extensive enhancer-promoter map","volume":"19","author":[{"family":"Hait","given":"T. A."},{"family":"Amar","given":"D."},{"family":"Shamir","given":"R."},{"family":"Elkon","given":"R."}],"issued":{"date-parts":[["2018",5,1]]}}}],"schema":"https://github.com/citation-style-language/schema/raw/master/csl-citation.json"} </w:instrText>
            </w:r>
            <w:r w:rsidRPr="00E70A8B">
              <w:rPr>
                <w:rFonts w:ascii="Arial" w:hAnsi="Arial" w:cs="Arial"/>
              </w:rPr>
              <w:fldChar w:fldCharType="separate"/>
            </w:r>
            <w:bookmarkStart w:id="61" w:name="__Fieldmark__351_2281253091"/>
            <w:bookmarkStart w:id="62" w:name="__Fieldmark__315_3451003990"/>
            <w:r w:rsidR="004A7EB4">
              <w:rPr>
                <w:rFonts w:ascii="Arial" w:hAnsi="Arial" w:cs="Arial"/>
                <w:sz w:val="18"/>
                <w:szCs w:val="18"/>
                <w:lang w:val="en-GB"/>
              </w:rPr>
              <w:t>[12]</w:t>
            </w:r>
            <w:r w:rsidRPr="00E70A8B">
              <w:rPr>
                <w:rFonts w:ascii="Arial" w:hAnsi="Arial" w:cs="Arial"/>
              </w:rPr>
              <w:fldChar w:fldCharType="end"/>
            </w:r>
            <w:bookmarkEnd w:id="61"/>
            <w:bookmarkEnd w:id="62"/>
          </w:p>
        </w:tc>
      </w:tr>
      <w:tr w:rsidR="00514A54" w:rsidRPr="00E70A8B" w14:paraId="6B2B2D14" w14:textId="77777777">
        <w:tc>
          <w:tcPr>
            <w:tcW w:w="2382" w:type="dxa"/>
            <w:tcBorders>
              <w:top w:val="single" w:sz="6" w:space="0" w:color="000000"/>
              <w:bottom w:val="single" w:sz="6" w:space="0" w:color="000000"/>
            </w:tcBorders>
            <w:shd w:val="clear" w:color="auto" w:fill="auto"/>
          </w:tcPr>
          <w:p w14:paraId="1CA78961" w14:textId="77777777" w:rsidR="00514A54" w:rsidRPr="00E70A8B" w:rsidRDefault="00A80BB8">
            <w:pPr>
              <w:pStyle w:val="TableContents"/>
              <w:rPr>
                <w:rFonts w:ascii="Arial" w:hAnsi="Arial" w:cs="Arial"/>
                <w:sz w:val="18"/>
                <w:szCs w:val="18"/>
                <w:lang w:val="en-GB"/>
              </w:rPr>
            </w:pPr>
            <w:proofErr w:type="spellStart"/>
            <w:r w:rsidRPr="00E70A8B">
              <w:rPr>
                <w:rFonts w:ascii="Arial" w:hAnsi="Arial" w:cs="Arial"/>
                <w:color w:val="000000"/>
                <w:sz w:val="18"/>
                <w:szCs w:val="18"/>
                <w:lang w:val="en-GB"/>
              </w:rPr>
              <w:t>FOCS_Roadmap</w:t>
            </w:r>
            <w:proofErr w:type="spellEnd"/>
            <w:r w:rsidRPr="00E70A8B">
              <w:rPr>
                <w:rFonts w:ascii="Arial" w:hAnsi="Arial" w:cs="Arial"/>
                <w:color w:val="000000"/>
                <w:sz w:val="18"/>
                <w:szCs w:val="18"/>
                <w:lang w:val="en-GB"/>
              </w:rPr>
              <w:t xml:space="preserve"> max score</w:t>
            </w:r>
          </w:p>
        </w:tc>
        <w:tc>
          <w:tcPr>
            <w:tcW w:w="3250" w:type="dxa"/>
            <w:vMerge/>
            <w:tcBorders>
              <w:top w:val="single" w:sz="4" w:space="0" w:color="000000"/>
              <w:bottom w:val="single" w:sz="6" w:space="0" w:color="000000"/>
            </w:tcBorders>
            <w:shd w:val="clear" w:color="auto" w:fill="auto"/>
          </w:tcPr>
          <w:p w14:paraId="624E0EAD"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6795F047"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7E2FCBD3"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6" w:space="0" w:color="000000"/>
            </w:tcBorders>
            <w:shd w:val="clear" w:color="auto" w:fill="auto"/>
          </w:tcPr>
          <w:p w14:paraId="0AAB5D69" w14:textId="15DBFAAB"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fv7siFd1","properties":{"formattedCitation":"[12]","plainCitation":"[12]","noteIndex":0},"citationItems":[{"id":3330,"uris":["http://zotero.org/groups/2472009/items/WHXJEE7D"],"uri":["http://zotero.org/groups/2472009/items/WHXJEE7D"],"itemData":{"id":3330,"type":"article-journal","abstract":"Recent sequencing technologies enable joint quantification of promoters and their enhancer regions, allowing inference of enhancer-promoter links. We show that current enhancer-promoter inference methods produce a high rate of false positive links. We introduce FOCS, a new inference method, and by benchmarking against ChIA-PET, HiChIP, and eQTL data show that it results in lower false discovery rates and at the same time higher inference power. By applying FOCS to 2630 samples taken from ENCODE, Roadmap Epigenomics, FANTOM5, and a new compendium of GRO-seq samples, we provide extensive enhancer-promotor maps ( http://acgt.cs.tau.ac.il/focs ). We illustrate the usability of our maps for deriving biological hypotheses.","container-title":"Genome Biology","DOI":"10.1186/s13059-018-1432-2","ISSN":"1474-760X (Electronic) 1474-7596 (Linking)","issue":"1","page":"56","title":"FOCS: a novel method for analyzing enhancer and gene activity patterns infers an extensive enhancer-promoter map","volume":"19","author":[{"family":"Hait","given":"T. A."},{"family":"Amar","given":"D."},{"family":"Shamir","given":"R."},{"family":"Elkon","given":"R."}],"issued":{"date-parts":[["2018",5,1]]}}}],"schema":"https://github.com/citation-style-language/schema/raw/master/csl-citation.json"} </w:instrText>
            </w:r>
            <w:r w:rsidRPr="00E70A8B">
              <w:rPr>
                <w:rFonts w:ascii="Arial" w:hAnsi="Arial" w:cs="Arial"/>
              </w:rPr>
              <w:fldChar w:fldCharType="separate"/>
            </w:r>
            <w:bookmarkStart w:id="63" w:name="__Fieldmark__360_2281253091"/>
            <w:bookmarkStart w:id="64" w:name="__Fieldmark__323_3451003990"/>
            <w:r w:rsidR="004A7EB4">
              <w:rPr>
                <w:rFonts w:ascii="Arial" w:hAnsi="Arial" w:cs="Arial"/>
                <w:sz w:val="18"/>
                <w:szCs w:val="18"/>
                <w:lang w:val="en-GB"/>
              </w:rPr>
              <w:t>[12]</w:t>
            </w:r>
            <w:r w:rsidRPr="00E70A8B">
              <w:rPr>
                <w:rFonts w:ascii="Arial" w:hAnsi="Arial" w:cs="Arial"/>
              </w:rPr>
              <w:fldChar w:fldCharType="end"/>
            </w:r>
            <w:bookmarkEnd w:id="63"/>
            <w:bookmarkEnd w:id="64"/>
          </w:p>
        </w:tc>
      </w:tr>
      <w:tr w:rsidR="00514A54" w:rsidRPr="00E70A8B" w14:paraId="58787830" w14:textId="77777777">
        <w:tc>
          <w:tcPr>
            <w:tcW w:w="2382" w:type="dxa"/>
            <w:tcBorders>
              <w:top w:val="single" w:sz="6" w:space="0" w:color="000000"/>
              <w:bottom w:val="single" w:sz="6" w:space="0" w:color="000000"/>
            </w:tcBorders>
            <w:shd w:val="clear" w:color="auto" w:fill="auto"/>
          </w:tcPr>
          <w:p w14:paraId="726D5159" w14:textId="77777777" w:rsidR="00514A54" w:rsidRPr="00E70A8B" w:rsidRDefault="00A80BB8">
            <w:pPr>
              <w:pStyle w:val="TableContents"/>
              <w:rPr>
                <w:rFonts w:ascii="Arial" w:hAnsi="Arial" w:cs="Arial"/>
                <w:sz w:val="18"/>
                <w:szCs w:val="18"/>
                <w:lang w:val="en-GB"/>
              </w:rPr>
            </w:pPr>
            <w:proofErr w:type="spellStart"/>
            <w:r w:rsidRPr="00E70A8B">
              <w:rPr>
                <w:rFonts w:ascii="Arial" w:hAnsi="Arial" w:cs="Arial"/>
                <w:color w:val="000000"/>
                <w:sz w:val="18"/>
                <w:szCs w:val="18"/>
                <w:lang w:val="en-GB"/>
              </w:rPr>
              <w:t>FOCS_Roadmap</w:t>
            </w:r>
            <w:proofErr w:type="spellEnd"/>
            <w:r w:rsidRPr="00E70A8B">
              <w:rPr>
                <w:rFonts w:ascii="Arial" w:hAnsi="Arial" w:cs="Arial"/>
                <w:color w:val="000000"/>
                <w:sz w:val="18"/>
                <w:szCs w:val="18"/>
                <w:lang w:val="en-GB"/>
              </w:rPr>
              <w:t xml:space="preserve"> target count</w:t>
            </w:r>
          </w:p>
        </w:tc>
        <w:tc>
          <w:tcPr>
            <w:tcW w:w="3250" w:type="dxa"/>
            <w:vMerge/>
            <w:tcBorders>
              <w:top w:val="single" w:sz="4" w:space="0" w:color="000000"/>
              <w:bottom w:val="single" w:sz="6" w:space="0" w:color="000000"/>
            </w:tcBorders>
            <w:shd w:val="clear" w:color="auto" w:fill="auto"/>
          </w:tcPr>
          <w:p w14:paraId="66D6B18D" w14:textId="77777777" w:rsidR="00514A54" w:rsidRPr="00E70A8B" w:rsidRDefault="00514A54">
            <w:pPr>
              <w:pStyle w:val="TableContents"/>
              <w:snapToGrid w:val="0"/>
              <w:rPr>
                <w:rFonts w:ascii="Arial" w:hAnsi="Arial" w:cs="Arial"/>
                <w:color w:val="000000"/>
                <w:sz w:val="18"/>
                <w:szCs w:val="18"/>
                <w:lang w:val="en-GB"/>
              </w:rPr>
            </w:pPr>
          </w:p>
        </w:tc>
        <w:tc>
          <w:tcPr>
            <w:tcW w:w="1983" w:type="dxa"/>
            <w:vMerge/>
            <w:tcBorders>
              <w:top w:val="single" w:sz="6" w:space="0" w:color="000000"/>
              <w:bottom w:val="single" w:sz="6" w:space="0" w:color="000000"/>
            </w:tcBorders>
            <w:shd w:val="clear" w:color="auto" w:fill="auto"/>
            <w:vAlign w:val="center"/>
          </w:tcPr>
          <w:p w14:paraId="55664F8E"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6" w:space="0" w:color="000000"/>
            </w:tcBorders>
            <w:shd w:val="clear" w:color="auto" w:fill="auto"/>
          </w:tcPr>
          <w:p w14:paraId="5106D28D"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Discrete</w:t>
            </w:r>
          </w:p>
        </w:tc>
        <w:tc>
          <w:tcPr>
            <w:tcW w:w="1042" w:type="dxa"/>
            <w:tcBorders>
              <w:top w:val="single" w:sz="6" w:space="0" w:color="000000"/>
              <w:bottom w:val="single" w:sz="6" w:space="0" w:color="000000"/>
            </w:tcBorders>
            <w:shd w:val="clear" w:color="auto" w:fill="auto"/>
          </w:tcPr>
          <w:p w14:paraId="0DC84E82" w14:textId="31E902A4"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EDhq8VXl","properties":{"formattedCitation":"[12]","plainCitation":"[12]","noteIndex":0},"citationItems":[{"id":3330,"uris":["http://zotero.org/groups/2472009/items/WHXJEE7D"],"uri":["http://zotero.org/groups/2472009/items/WHXJEE7D"],"itemData":{"id":3330,"type":"article-journal","abstract":"Recent sequencing technologies enable joint quantification of promoters and their enhancer regions, allowing inference of enhancer-promoter links. We show that current enhancer-promoter inference methods produce a high rate of false positive links. We introduce FOCS, a new inference method, and by benchmarking against ChIA-PET, HiChIP, and eQTL data show that it results in lower false discovery rates and at the same time higher inference power. By applying FOCS to 2630 samples taken from ENCODE, Roadmap Epigenomics, FANTOM5, and a new compendium of GRO-seq samples, we provide extensive enhancer-promotor maps ( http://acgt.cs.tau.ac.il/focs ). We illustrate the usability of our maps for deriving biological hypotheses.","container-title":"Genome Biology","DOI":"10.1186/s13059-018-1432-2","ISSN":"1474-760X (Electronic) 1474-7596 (Linking)","issue":"1","page":"56","title":"FOCS: a novel method for analyzing enhancer and gene activity patterns infers an extensive enhancer-promoter map","volume":"19","author":[{"family":"Hait","given":"T. A."},{"family":"Amar","given":"D."},{"family":"Shamir","given":"R."},{"family":"Elkon","given":"R."}],"issued":{"date-parts":[["2018",5,1]]}}}],"schema":"https://github.com/citation-style-language/schema/raw/master/csl-citation.json"} </w:instrText>
            </w:r>
            <w:r w:rsidRPr="00E70A8B">
              <w:rPr>
                <w:rFonts w:ascii="Arial" w:hAnsi="Arial" w:cs="Arial"/>
              </w:rPr>
              <w:fldChar w:fldCharType="separate"/>
            </w:r>
            <w:bookmarkStart w:id="65" w:name="__Fieldmark__369_2281253091"/>
            <w:bookmarkStart w:id="66" w:name="__Fieldmark__331_3451003990"/>
            <w:r w:rsidR="004A7EB4">
              <w:rPr>
                <w:rFonts w:ascii="Arial" w:hAnsi="Arial" w:cs="Arial"/>
                <w:sz w:val="18"/>
                <w:szCs w:val="18"/>
                <w:lang w:val="en-GB"/>
              </w:rPr>
              <w:t>[12]</w:t>
            </w:r>
            <w:r w:rsidRPr="00E70A8B">
              <w:rPr>
                <w:rFonts w:ascii="Arial" w:hAnsi="Arial" w:cs="Arial"/>
              </w:rPr>
              <w:fldChar w:fldCharType="end"/>
            </w:r>
            <w:bookmarkEnd w:id="65"/>
            <w:bookmarkEnd w:id="66"/>
          </w:p>
        </w:tc>
      </w:tr>
      <w:tr w:rsidR="00514A54" w:rsidRPr="00E70A8B" w14:paraId="5264E407" w14:textId="77777777">
        <w:tc>
          <w:tcPr>
            <w:tcW w:w="2382" w:type="dxa"/>
            <w:tcBorders>
              <w:top w:val="single" w:sz="6" w:space="0" w:color="000000"/>
              <w:bottom w:val="single" w:sz="4" w:space="0" w:color="000000"/>
            </w:tcBorders>
            <w:shd w:val="clear" w:color="auto" w:fill="auto"/>
          </w:tcPr>
          <w:p w14:paraId="20A7B4AA"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Ratio shared targets</w:t>
            </w:r>
          </w:p>
        </w:tc>
        <w:tc>
          <w:tcPr>
            <w:tcW w:w="3250" w:type="dxa"/>
            <w:tcBorders>
              <w:top w:val="single" w:sz="6" w:space="0" w:color="000000"/>
              <w:bottom w:val="single" w:sz="4" w:space="0" w:color="000000"/>
            </w:tcBorders>
            <w:shd w:val="clear" w:color="auto" w:fill="auto"/>
          </w:tcPr>
          <w:p w14:paraId="5CCA8E76" w14:textId="77777777" w:rsidR="00514A54" w:rsidRPr="00E70A8B" w:rsidRDefault="00A80BB8">
            <w:pPr>
              <w:pStyle w:val="TableContents"/>
              <w:snapToGrid w:val="0"/>
              <w:rPr>
                <w:rFonts w:ascii="Arial" w:hAnsi="Arial" w:cs="Arial"/>
                <w:color w:val="000000"/>
                <w:sz w:val="18"/>
                <w:szCs w:val="18"/>
                <w:lang w:val="en-GB"/>
              </w:rPr>
            </w:pPr>
            <w:r w:rsidRPr="00E70A8B">
              <w:rPr>
                <w:rFonts w:ascii="Arial" w:hAnsi="Arial" w:cs="Arial"/>
                <w:color w:val="000000"/>
                <w:sz w:val="18"/>
                <w:szCs w:val="18"/>
                <w:lang w:val="en-GB"/>
              </w:rPr>
              <w:t>At positions overlapped by regulatory regions of from multiple source, we divide the number of genes predicted as a target by more than 1 source, by the total number of target genes across sources.</w:t>
            </w:r>
          </w:p>
        </w:tc>
        <w:tc>
          <w:tcPr>
            <w:tcW w:w="1983" w:type="dxa"/>
            <w:vMerge/>
            <w:tcBorders>
              <w:top w:val="single" w:sz="6" w:space="0" w:color="000000"/>
              <w:bottom w:val="single" w:sz="4" w:space="0" w:color="000000"/>
            </w:tcBorders>
            <w:shd w:val="clear" w:color="auto" w:fill="auto"/>
            <w:vAlign w:val="center"/>
          </w:tcPr>
          <w:p w14:paraId="61C82141" w14:textId="77777777" w:rsidR="00514A54" w:rsidRPr="00E70A8B" w:rsidRDefault="00514A54">
            <w:pPr>
              <w:pStyle w:val="TableContents"/>
              <w:snapToGrid w:val="0"/>
              <w:jc w:val="center"/>
              <w:rPr>
                <w:rFonts w:ascii="Arial" w:hAnsi="Arial" w:cs="Arial"/>
                <w:color w:val="000000"/>
                <w:sz w:val="18"/>
                <w:szCs w:val="18"/>
                <w:lang w:val="en-GB"/>
              </w:rPr>
            </w:pPr>
          </w:p>
        </w:tc>
        <w:tc>
          <w:tcPr>
            <w:tcW w:w="1315" w:type="dxa"/>
            <w:tcBorders>
              <w:top w:val="single" w:sz="6" w:space="0" w:color="000000"/>
              <w:bottom w:val="single" w:sz="4" w:space="0" w:color="000000"/>
            </w:tcBorders>
            <w:shd w:val="clear" w:color="auto" w:fill="auto"/>
          </w:tcPr>
          <w:p w14:paraId="55B09307" w14:textId="77777777" w:rsidR="00514A54" w:rsidRPr="00E70A8B" w:rsidRDefault="00A80BB8">
            <w:pPr>
              <w:pStyle w:val="TableContents"/>
              <w:rPr>
                <w:rFonts w:ascii="Arial" w:hAnsi="Arial" w:cs="Arial"/>
                <w:sz w:val="18"/>
                <w:szCs w:val="18"/>
                <w:lang w:val="en-GB"/>
              </w:rPr>
            </w:pPr>
            <w:r w:rsidRPr="00E70A8B">
              <w:rPr>
                <w:rFonts w:ascii="Arial" w:hAnsi="Arial" w:cs="Arial"/>
                <w:color w:val="000000"/>
                <w:sz w:val="18"/>
                <w:szCs w:val="18"/>
                <w:lang w:val="en-GB"/>
              </w:rPr>
              <w:t>Continuous</w:t>
            </w:r>
          </w:p>
        </w:tc>
        <w:tc>
          <w:tcPr>
            <w:tcW w:w="1042" w:type="dxa"/>
            <w:tcBorders>
              <w:top w:val="single" w:sz="6" w:space="0" w:color="000000"/>
              <w:bottom w:val="single" w:sz="4" w:space="0" w:color="000000"/>
            </w:tcBorders>
            <w:shd w:val="clear" w:color="auto" w:fill="auto"/>
          </w:tcPr>
          <w:p w14:paraId="72055A44" w14:textId="77777777" w:rsidR="00514A54" w:rsidRPr="00E70A8B" w:rsidRDefault="00A80BB8">
            <w:pPr>
              <w:pStyle w:val="TableContents"/>
              <w:rPr>
                <w:rFonts w:ascii="Arial" w:hAnsi="Arial" w:cs="Arial"/>
                <w:sz w:val="18"/>
                <w:szCs w:val="18"/>
                <w:lang w:val="en-GB"/>
              </w:rPr>
            </w:pPr>
            <w:r w:rsidRPr="00E70A8B">
              <w:rPr>
                <w:rFonts w:ascii="Arial" w:hAnsi="Arial" w:cs="Arial"/>
                <w:sz w:val="18"/>
                <w:szCs w:val="18"/>
                <w:lang w:val="en-GB"/>
              </w:rPr>
              <w:t>This study</w:t>
            </w:r>
          </w:p>
        </w:tc>
      </w:tr>
    </w:tbl>
    <w:p w14:paraId="038CCE2B" w14:textId="561711DE" w:rsidR="00514A54" w:rsidRPr="00E70A8B" w:rsidRDefault="007523EE">
      <w:pPr>
        <w:spacing w:line="480" w:lineRule="auto"/>
        <w:rPr>
          <w:rFonts w:ascii="Arial" w:hAnsi="Arial" w:cs="Arial"/>
          <w:b/>
          <w:sz w:val="22"/>
          <w:szCs w:val="22"/>
          <w:lang w:val="en-GB"/>
        </w:rPr>
      </w:pPr>
      <w:r>
        <w:rPr>
          <w:rStyle w:val="TitleChar"/>
          <w:rFonts w:ascii="Arial" w:hAnsi="Arial" w:cs="Arial"/>
          <w:b/>
          <w:sz w:val="22"/>
          <w:szCs w:val="22"/>
          <w:lang w:val="en-GB"/>
        </w:rPr>
        <w:t>Table A</w:t>
      </w:r>
      <w:r w:rsidR="00A80BB8" w:rsidRPr="00E70A8B">
        <w:rPr>
          <w:rFonts w:ascii="Arial" w:hAnsi="Arial" w:cs="Arial"/>
          <w:b/>
          <w:sz w:val="22"/>
          <w:szCs w:val="22"/>
          <w:lang w:val="en-GB"/>
        </w:rPr>
        <w:t>: Sources of functional annotations used by FINSURF</w:t>
      </w:r>
      <w:r w:rsidR="00A80BB8" w:rsidRPr="00E70A8B">
        <w:rPr>
          <w:rFonts w:ascii="Arial" w:hAnsi="Arial" w:cs="Arial"/>
          <w:lang w:val="en-US"/>
        </w:rPr>
        <w:br w:type="page"/>
      </w:r>
    </w:p>
    <w:tbl>
      <w:tblPr>
        <w:tblW w:w="9972" w:type="dxa"/>
        <w:tblBorders>
          <w:top w:val="single" w:sz="6" w:space="0" w:color="000000"/>
          <w:bottom w:val="single" w:sz="6" w:space="0" w:color="000000"/>
          <w:insideH w:val="single" w:sz="6" w:space="0" w:color="000000"/>
        </w:tblBorders>
        <w:tblCellMar>
          <w:left w:w="0" w:type="dxa"/>
          <w:right w:w="0" w:type="dxa"/>
        </w:tblCellMar>
        <w:tblLook w:val="0000" w:firstRow="0" w:lastRow="0" w:firstColumn="0" w:lastColumn="0" w:noHBand="0" w:noVBand="0"/>
      </w:tblPr>
      <w:tblGrid>
        <w:gridCol w:w="2383"/>
        <w:gridCol w:w="3250"/>
        <w:gridCol w:w="2674"/>
        <w:gridCol w:w="1665"/>
      </w:tblGrid>
      <w:tr w:rsidR="00514A54" w:rsidRPr="00E70A8B" w14:paraId="3995791B" w14:textId="77777777">
        <w:tc>
          <w:tcPr>
            <w:tcW w:w="2382" w:type="dxa"/>
            <w:tcBorders>
              <w:top w:val="single" w:sz="6" w:space="0" w:color="000000"/>
              <w:bottom w:val="single" w:sz="6" w:space="0" w:color="000000"/>
            </w:tcBorders>
            <w:shd w:val="clear" w:color="auto" w:fill="auto"/>
          </w:tcPr>
          <w:p w14:paraId="4BCDF122" w14:textId="77777777" w:rsidR="00514A54" w:rsidRPr="00E70A8B" w:rsidRDefault="00A80BB8">
            <w:pPr>
              <w:pStyle w:val="TableContents"/>
              <w:pageBreakBefore/>
              <w:rPr>
                <w:rFonts w:ascii="Arial" w:hAnsi="Arial" w:cs="Arial"/>
                <w:lang w:val="en-GB"/>
              </w:rPr>
            </w:pPr>
            <w:r w:rsidRPr="00E70A8B">
              <w:rPr>
                <w:rFonts w:ascii="Arial" w:hAnsi="Arial" w:cs="Arial"/>
                <w:b/>
                <w:sz w:val="22"/>
                <w:szCs w:val="22"/>
                <w:lang w:val="en-GB"/>
              </w:rPr>
              <w:lastRenderedPageBreak/>
              <w:t>Source</w:t>
            </w:r>
          </w:p>
        </w:tc>
        <w:tc>
          <w:tcPr>
            <w:tcW w:w="3250" w:type="dxa"/>
            <w:tcBorders>
              <w:top w:val="single" w:sz="6" w:space="0" w:color="000000"/>
              <w:bottom w:val="single" w:sz="6" w:space="0" w:color="000000"/>
            </w:tcBorders>
            <w:shd w:val="clear" w:color="auto" w:fill="auto"/>
          </w:tcPr>
          <w:p w14:paraId="36A870F5" w14:textId="77777777" w:rsidR="00514A54" w:rsidRPr="00E70A8B" w:rsidRDefault="00A80BB8">
            <w:pPr>
              <w:pStyle w:val="TableContents"/>
              <w:rPr>
                <w:rFonts w:ascii="Arial" w:hAnsi="Arial" w:cs="Arial"/>
                <w:lang w:val="en-GB"/>
              </w:rPr>
            </w:pPr>
            <w:r w:rsidRPr="00E70A8B">
              <w:rPr>
                <w:rFonts w:ascii="Arial" w:hAnsi="Arial" w:cs="Arial"/>
                <w:b/>
                <w:sz w:val="22"/>
                <w:szCs w:val="22"/>
                <w:lang w:val="en-GB"/>
              </w:rPr>
              <w:t>Description</w:t>
            </w:r>
          </w:p>
        </w:tc>
        <w:tc>
          <w:tcPr>
            <w:tcW w:w="2674" w:type="dxa"/>
            <w:tcBorders>
              <w:top w:val="single" w:sz="6" w:space="0" w:color="000000"/>
              <w:bottom w:val="single" w:sz="6" w:space="0" w:color="000000"/>
            </w:tcBorders>
            <w:shd w:val="clear" w:color="auto" w:fill="auto"/>
          </w:tcPr>
          <w:p w14:paraId="7702250B" w14:textId="77777777" w:rsidR="00514A54" w:rsidRPr="00E70A8B" w:rsidRDefault="00A80BB8">
            <w:pPr>
              <w:pStyle w:val="TableContents"/>
              <w:rPr>
                <w:rFonts w:ascii="Arial" w:hAnsi="Arial" w:cs="Arial"/>
                <w:lang w:val="en-GB"/>
              </w:rPr>
            </w:pPr>
            <w:r w:rsidRPr="00E70A8B">
              <w:rPr>
                <w:rFonts w:ascii="Arial" w:hAnsi="Arial" w:cs="Arial"/>
                <w:b/>
                <w:sz w:val="22"/>
                <w:szCs w:val="22"/>
                <w:lang w:val="en-GB"/>
              </w:rPr>
              <w:t>Number of bases</w:t>
            </w:r>
          </w:p>
        </w:tc>
        <w:tc>
          <w:tcPr>
            <w:tcW w:w="1665" w:type="dxa"/>
            <w:tcBorders>
              <w:top w:val="single" w:sz="6" w:space="0" w:color="000000"/>
              <w:bottom w:val="single" w:sz="6" w:space="0" w:color="000000"/>
            </w:tcBorders>
            <w:shd w:val="clear" w:color="auto" w:fill="auto"/>
          </w:tcPr>
          <w:p w14:paraId="2854001F" w14:textId="77777777" w:rsidR="00514A54" w:rsidRPr="00E70A8B" w:rsidRDefault="00A80BB8">
            <w:pPr>
              <w:pStyle w:val="TableContents"/>
              <w:rPr>
                <w:rFonts w:ascii="Arial" w:hAnsi="Arial" w:cs="Arial"/>
                <w:b/>
                <w:bCs/>
                <w:lang w:val="en-GB"/>
              </w:rPr>
            </w:pPr>
            <w:r w:rsidRPr="00E70A8B">
              <w:rPr>
                <w:rFonts w:ascii="Arial" w:hAnsi="Arial" w:cs="Arial"/>
                <w:b/>
                <w:bCs/>
                <w:lang w:val="en-GB"/>
              </w:rPr>
              <w:t>Reference</w:t>
            </w:r>
          </w:p>
        </w:tc>
      </w:tr>
      <w:tr w:rsidR="00514A54" w:rsidRPr="00E70A8B" w14:paraId="53D0CF8F" w14:textId="77777777">
        <w:tc>
          <w:tcPr>
            <w:tcW w:w="2382" w:type="dxa"/>
            <w:tcBorders>
              <w:top w:val="single" w:sz="6" w:space="0" w:color="000000"/>
              <w:bottom w:val="single" w:sz="6" w:space="0" w:color="000000"/>
            </w:tcBorders>
            <w:shd w:val="clear" w:color="auto" w:fill="auto"/>
          </w:tcPr>
          <w:p w14:paraId="3653E477" w14:textId="77777777" w:rsidR="00514A54" w:rsidRPr="00E70A8B" w:rsidRDefault="00A80BB8">
            <w:pPr>
              <w:pStyle w:val="TableContents"/>
              <w:rPr>
                <w:rFonts w:ascii="Arial" w:hAnsi="Arial" w:cs="Arial"/>
                <w:lang w:val="en-GB"/>
              </w:rPr>
            </w:pPr>
            <w:r w:rsidRPr="00E70A8B">
              <w:rPr>
                <w:rFonts w:ascii="Arial" w:hAnsi="Arial" w:cs="Arial"/>
                <w:lang w:val="en-GB"/>
              </w:rPr>
              <w:t>GENCODE v29liftHg19</w:t>
            </w:r>
          </w:p>
        </w:tc>
        <w:tc>
          <w:tcPr>
            <w:tcW w:w="3250" w:type="dxa"/>
            <w:tcBorders>
              <w:top w:val="single" w:sz="6" w:space="0" w:color="000000"/>
              <w:bottom w:val="single" w:sz="6" w:space="0" w:color="000000"/>
            </w:tcBorders>
            <w:shd w:val="clear" w:color="auto" w:fill="auto"/>
          </w:tcPr>
          <w:p w14:paraId="4B707309" w14:textId="77777777" w:rsidR="00514A54" w:rsidRPr="00E70A8B" w:rsidRDefault="00A80BB8">
            <w:pPr>
              <w:pStyle w:val="TableContents"/>
              <w:snapToGrid w:val="0"/>
              <w:rPr>
                <w:rFonts w:ascii="Arial" w:hAnsi="Arial" w:cs="Arial"/>
                <w:lang w:val="en-GB"/>
              </w:rPr>
            </w:pPr>
            <w:r w:rsidRPr="00E70A8B">
              <w:rPr>
                <w:rFonts w:ascii="Arial" w:hAnsi="Arial" w:cs="Arial"/>
                <w:lang w:val="en-GB"/>
              </w:rPr>
              <w:t xml:space="preserve">Extracted 5’UTR and 3’UTR regions, </w:t>
            </w:r>
            <w:proofErr w:type="gramStart"/>
            <w:r w:rsidRPr="00E70A8B">
              <w:rPr>
                <w:rFonts w:ascii="Arial" w:hAnsi="Arial" w:cs="Arial"/>
                <w:lang w:val="en-GB"/>
              </w:rPr>
              <w:t>as  well</w:t>
            </w:r>
            <w:proofErr w:type="gramEnd"/>
            <w:r w:rsidRPr="00E70A8B">
              <w:rPr>
                <w:rFonts w:ascii="Arial" w:hAnsi="Arial" w:cs="Arial"/>
                <w:lang w:val="en-GB"/>
              </w:rPr>
              <w:t xml:space="preserve"> as proximal regulatory regions set as the 2,000bp before the first position of annotated genes (both coding and non-coding).</w:t>
            </w:r>
          </w:p>
        </w:tc>
        <w:tc>
          <w:tcPr>
            <w:tcW w:w="2674" w:type="dxa"/>
            <w:tcBorders>
              <w:top w:val="single" w:sz="6" w:space="0" w:color="000000"/>
              <w:bottom w:val="single" w:sz="6" w:space="0" w:color="000000"/>
            </w:tcBorders>
            <w:shd w:val="clear" w:color="auto" w:fill="auto"/>
            <w:vAlign w:val="center"/>
          </w:tcPr>
          <w:p w14:paraId="33F9F6E3" w14:textId="77777777" w:rsidR="00514A54" w:rsidRPr="00E70A8B" w:rsidRDefault="00A80BB8">
            <w:pPr>
              <w:pStyle w:val="TableContents"/>
              <w:rPr>
                <w:rFonts w:ascii="Arial" w:hAnsi="Arial" w:cs="Arial"/>
                <w:lang w:val="en-GB"/>
              </w:rPr>
            </w:pPr>
            <w:r w:rsidRPr="00E70A8B">
              <w:rPr>
                <w:rFonts w:ascii="Arial" w:hAnsi="Arial" w:cs="Arial"/>
                <w:lang w:val="en-GB"/>
              </w:rPr>
              <w:t>128,404,642</w:t>
            </w:r>
          </w:p>
        </w:tc>
        <w:tc>
          <w:tcPr>
            <w:tcW w:w="1665" w:type="dxa"/>
            <w:tcBorders>
              <w:top w:val="single" w:sz="6" w:space="0" w:color="000000"/>
              <w:bottom w:val="single" w:sz="6" w:space="0" w:color="000000"/>
            </w:tcBorders>
            <w:shd w:val="clear" w:color="auto" w:fill="auto"/>
          </w:tcPr>
          <w:p w14:paraId="17813B68" w14:textId="4B0C681E"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5HCpZMlv","properties":{"formattedCitation":"[13]","plainCitation":"[13]","noteIndex":0},"citationItems":[{"id":5001,"uris":["http://zotero.org/groups/2472009/items/AYQM9KFD"],"uri":["http://zotero.org/groups/2472009/items/AYQM9KFD"],"itemData":{"id":5001,"type":"article-journal","container-title":"Genome Research","DOI":"10.1101/gr.135350.111","ISSN":"1088-9051","issue":"9","page":"1760-1774","title":"GENCODE: The reference human genome annotation for The ENCODE Project","volume":"22","author":[{"family":"Harrow","given":"J."},{"family":"Frankish","given":"A."},{"family":"Gonzalez","given":"J. M."},{"family":"Tapanari","given":"E."},{"family":"Diekhans","given":"M."},{"family":"Kokocinski","given":"F."},{"family":"Aken","given":"B. L."},{"family":"Barrell","given":"D."},{"family":"Zadissa","given":"A."},{"family":"Searle","given":"S."},{"family":"Barnes","given":"I."},{"family":"Bignell","given":"A."},{"family":"Boychenko","given":"V."},{"family":"Hunt","given":"T."},{"family":"Kay","given":"M."},{"family":"Mukherjee","given":"G."},{"family":"Rajan","given":"J."},{"family":"Despacio-Reyes","given":"G."},{"family":"Saunders","given":"G."},{"family":"Steward","given":"C."},{"family":"Harte","given":"R."},{"family":"Lin","given":"M."},{"family":"Howald","given":"C."},{"family":"Tanzer","given":"A."},{"family":"Derrien","given":"T."},{"family":"Chrast","given":"J."},{"family":"Walters","given":"N."},{"family":"Balasubramanian","given":"S."},{"family":"Pei","given":"B."},{"family":"Tress","given":"M."},{"family":"Rodriguez","given":"J. M."},{"family":"Ezkurdia","given":"I."},{"family":"Baren","given":"J.","non-dropping-particle":"van"},{"family":"Brent","given":"M."},{"family":"Haussler","given":"D."},{"family":"Kellis","given":"M."},{"family":"Valencia","given":"A."},{"family":"Reymond","given":"A."},{"family":"Gerstein","given":"M."},{"family":"Guigo","given":"R."},{"family":"Hubbard","given":"T. J."}],"issued":{"date-parts":[["2012"]]}}}],"schema":"https://github.com/citation-style-language/schema/raw/master/csl-citation.json"} </w:instrText>
            </w:r>
            <w:r w:rsidRPr="00E70A8B">
              <w:rPr>
                <w:rFonts w:ascii="Arial" w:hAnsi="Arial" w:cs="Arial"/>
              </w:rPr>
              <w:fldChar w:fldCharType="separate"/>
            </w:r>
            <w:bookmarkStart w:id="67" w:name="__Fieldmark__812_2281253091"/>
            <w:bookmarkStart w:id="68" w:name="__Fieldmark__772_3451003990"/>
            <w:r w:rsidR="004A7EB4">
              <w:rPr>
                <w:rFonts w:ascii="Arial" w:hAnsi="Arial" w:cs="Arial"/>
                <w:szCs w:val="24"/>
                <w:lang w:val="en-GB"/>
              </w:rPr>
              <w:t>[13]</w:t>
            </w:r>
            <w:r w:rsidRPr="00E70A8B">
              <w:rPr>
                <w:rFonts w:ascii="Arial" w:hAnsi="Arial" w:cs="Arial"/>
              </w:rPr>
              <w:fldChar w:fldCharType="end"/>
            </w:r>
            <w:bookmarkEnd w:id="67"/>
            <w:bookmarkEnd w:id="68"/>
          </w:p>
        </w:tc>
      </w:tr>
      <w:tr w:rsidR="00514A54" w:rsidRPr="00E70A8B" w14:paraId="300129E2" w14:textId="77777777">
        <w:tc>
          <w:tcPr>
            <w:tcW w:w="2382" w:type="dxa"/>
            <w:tcBorders>
              <w:top w:val="single" w:sz="6" w:space="0" w:color="000000"/>
              <w:bottom w:val="single" w:sz="6" w:space="0" w:color="000000"/>
            </w:tcBorders>
            <w:shd w:val="clear" w:color="auto" w:fill="auto"/>
          </w:tcPr>
          <w:p w14:paraId="0CB7856E" w14:textId="77777777" w:rsidR="00514A54" w:rsidRPr="00E70A8B" w:rsidRDefault="00A80BB8">
            <w:pPr>
              <w:pStyle w:val="TableContents"/>
              <w:rPr>
                <w:rFonts w:ascii="Arial" w:hAnsi="Arial" w:cs="Arial"/>
                <w:lang w:val="en-GB"/>
              </w:rPr>
            </w:pPr>
            <w:r w:rsidRPr="00E70A8B">
              <w:rPr>
                <w:rFonts w:ascii="Arial" w:hAnsi="Arial" w:cs="Arial"/>
                <w:lang w:val="en-GB"/>
              </w:rPr>
              <w:t>PEGASUS</w:t>
            </w:r>
          </w:p>
        </w:tc>
        <w:tc>
          <w:tcPr>
            <w:tcW w:w="3250" w:type="dxa"/>
            <w:tcBorders>
              <w:top w:val="single" w:sz="6" w:space="0" w:color="000000"/>
              <w:bottom w:val="single" w:sz="6" w:space="0" w:color="000000"/>
            </w:tcBorders>
            <w:shd w:val="clear" w:color="auto" w:fill="auto"/>
          </w:tcPr>
          <w:p w14:paraId="778696B0" w14:textId="77777777" w:rsidR="00514A54" w:rsidRPr="00E70A8B" w:rsidRDefault="00A80BB8">
            <w:pPr>
              <w:pStyle w:val="TableContents"/>
              <w:snapToGrid w:val="0"/>
              <w:rPr>
                <w:rFonts w:ascii="Arial" w:hAnsi="Arial" w:cs="Arial"/>
                <w:lang w:val="en-GB"/>
              </w:rPr>
            </w:pPr>
            <w:r w:rsidRPr="00E70A8B">
              <w:rPr>
                <w:rFonts w:ascii="Arial" w:hAnsi="Arial" w:cs="Arial"/>
                <w:lang w:val="en-GB"/>
              </w:rPr>
              <w:t>Predicted regulatory regions identified from conserved non-coding elements.</w:t>
            </w:r>
          </w:p>
        </w:tc>
        <w:tc>
          <w:tcPr>
            <w:tcW w:w="2674" w:type="dxa"/>
            <w:tcBorders>
              <w:top w:val="single" w:sz="6" w:space="0" w:color="000000"/>
              <w:bottom w:val="single" w:sz="6" w:space="0" w:color="000000"/>
            </w:tcBorders>
            <w:shd w:val="clear" w:color="auto" w:fill="auto"/>
            <w:vAlign w:val="center"/>
          </w:tcPr>
          <w:p w14:paraId="014FD3F4" w14:textId="77777777" w:rsidR="00514A54" w:rsidRPr="00E70A8B" w:rsidRDefault="00A80BB8">
            <w:pPr>
              <w:pStyle w:val="TableContents"/>
              <w:rPr>
                <w:rFonts w:ascii="Arial" w:hAnsi="Arial" w:cs="Arial"/>
                <w:lang w:val="en-GB"/>
              </w:rPr>
            </w:pPr>
            <w:r w:rsidRPr="00E70A8B">
              <w:rPr>
                <w:rFonts w:ascii="Arial" w:hAnsi="Arial" w:cs="Arial"/>
                <w:lang w:val="en-GB"/>
              </w:rPr>
              <w:t>68,593,981</w:t>
            </w:r>
          </w:p>
        </w:tc>
        <w:tc>
          <w:tcPr>
            <w:tcW w:w="1665" w:type="dxa"/>
            <w:tcBorders>
              <w:top w:val="single" w:sz="6" w:space="0" w:color="000000"/>
              <w:bottom w:val="single" w:sz="6" w:space="0" w:color="000000"/>
            </w:tcBorders>
            <w:shd w:val="clear" w:color="auto" w:fill="auto"/>
          </w:tcPr>
          <w:p w14:paraId="6E82EE69" w14:textId="28270DB5"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MAUSIIdc","properties":{"formattedCitation":"[9]","plainCitation":"[9]","noteIndex":0},"citationItems":[{"id":3419,"uris":["http://zotero.org/groups/2472009/items/JMKHXTZB"],"uri":["http://zotero.org/groups/2472009/items/JMKHXTZB"],"itemData":{"id":3419,"type":"article-journal","abstract":"The spatiotemporal expression of genes is controlled by enhancer sequences that bind transcription factors. Identifying the target genes of enhancers remains difficult because enhancers regulate gene expression over long genomic distances. To address this, we used an evolutionary approach to build two genome-wide maps of predicted enhancer-gene associations in the human and zebrafish genomes. Evolutionary conserved sequences were linked to their predicted target genes using PEGASUS, a bioinformatics method that relies on evolutionary conservation of synteny. The analysis of these maps revealed that the number of predicted enhancers linked to a gene correlate with its expression breadth. Comparison of both maps identified hundreds of putative vertebrate ancestral regulatory relationships from which we could determine that predicted enhancer-gene distances scale with genome size despite strong positional conservation. The two maps represent a resource for further studies, including the prioritization of sequence variants in whole genome sequence of patients affected by genetic diseases.","container-title":"Nucleic Acids Research","DOI":"10.1093/nar/gkz1199","ISSN":"1362-4962","issue":"5","journalAbbreviation":"Nucleic Acids Res.","language":"eng","note":"PMID: 31943068\nPMCID: PMC7049698","page":"2357-2371","source":"PubMed","title":"Enhancer-gene maps in the human and zebrafish genomes using evolutionary linkage conservation","volume":"48","author":[{"family":"Clément","given":"Yves"},{"family":"Torbey","given":"Patrick"},{"family":"Gilardi-Hebenstreit","given":"Pascale"},{"family":"Crollius","given":"Hugues Roest"}],"issued":{"date-parts":[["2020",3,18]]}}}],"schema":"https://github.com/citation-style-language/schema/raw/master/csl-citation.json"} </w:instrText>
            </w:r>
            <w:r w:rsidRPr="00E70A8B">
              <w:rPr>
                <w:rFonts w:ascii="Arial" w:hAnsi="Arial" w:cs="Arial"/>
              </w:rPr>
              <w:fldChar w:fldCharType="separate"/>
            </w:r>
            <w:bookmarkStart w:id="69" w:name="__Fieldmark__822_2281253091"/>
            <w:bookmarkStart w:id="70" w:name="__Fieldmark__780_3451003990"/>
            <w:r w:rsidR="004A7EB4">
              <w:rPr>
                <w:rFonts w:ascii="Arial" w:hAnsi="Arial" w:cs="Arial"/>
                <w:szCs w:val="24"/>
                <w:lang w:val="en-GB"/>
              </w:rPr>
              <w:t>[9]</w:t>
            </w:r>
            <w:r w:rsidRPr="00E70A8B">
              <w:rPr>
                <w:rFonts w:ascii="Arial" w:hAnsi="Arial" w:cs="Arial"/>
              </w:rPr>
              <w:fldChar w:fldCharType="end"/>
            </w:r>
            <w:bookmarkEnd w:id="69"/>
            <w:bookmarkEnd w:id="70"/>
          </w:p>
        </w:tc>
      </w:tr>
      <w:tr w:rsidR="00514A54" w:rsidRPr="007523EE" w14:paraId="088CF3CD" w14:textId="77777777">
        <w:tc>
          <w:tcPr>
            <w:tcW w:w="2382" w:type="dxa"/>
            <w:tcBorders>
              <w:top w:val="single" w:sz="6" w:space="0" w:color="000000"/>
              <w:bottom w:val="single" w:sz="6" w:space="0" w:color="000000"/>
            </w:tcBorders>
            <w:shd w:val="clear" w:color="auto" w:fill="auto"/>
          </w:tcPr>
          <w:p w14:paraId="37B08C28" w14:textId="77777777" w:rsidR="00514A54" w:rsidRPr="00E70A8B" w:rsidRDefault="00A80BB8">
            <w:pPr>
              <w:pStyle w:val="TableContents"/>
              <w:rPr>
                <w:rFonts w:ascii="Arial" w:hAnsi="Arial" w:cs="Arial"/>
                <w:lang w:val="en-GB"/>
              </w:rPr>
            </w:pPr>
            <w:r w:rsidRPr="00E70A8B">
              <w:rPr>
                <w:rFonts w:ascii="Arial" w:hAnsi="Arial" w:cs="Arial"/>
                <w:color w:val="000000"/>
                <w:lang w:val="en-GB"/>
              </w:rPr>
              <w:t>FANTOM5</w:t>
            </w:r>
          </w:p>
        </w:tc>
        <w:tc>
          <w:tcPr>
            <w:tcW w:w="3250" w:type="dxa"/>
            <w:tcBorders>
              <w:top w:val="single" w:sz="6" w:space="0" w:color="000000"/>
              <w:bottom w:val="single" w:sz="6" w:space="0" w:color="000000"/>
            </w:tcBorders>
            <w:shd w:val="clear" w:color="auto" w:fill="auto"/>
          </w:tcPr>
          <w:p w14:paraId="0AFDB832" w14:textId="77777777" w:rsidR="00514A54" w:rsidRPr="00E70A8B" w:rsidRDefault="00A80BB8">
            <w:pPr>
              <w:pStyle w:val="TableContents"/>
              <w:snapToGrid w:val="0"/>
              <w:rPr>
                <w:rFonts w:ascii="Arial" w:hAnsi="Arial" w:cs="Arial"/>
                <w:lang w:val="en-GB"/>
              </w:rPr>
            </w:pPr>
            <w:r w:rsidRPr="00E70A8B">
              <w:rPr>
                <w:rFonts w:ascii="Arial" w:hAnsi="Arial" w:cs="Arial"/>
                <w:color w:val="000000"/>
                <w:lang w:val="en-GB"/>
              </w:rPr>
              <w:t>Robust enhancer-promoter associations based on correlation of expression levels measured by CAGE.</w:t>
            </w:r>
          </w:p>
        </w:tc>
        <w:tc>
          <w:tcPr>
            <w:tcW w:w="2674" w:type="dxa"/>
            <w:tcBorders>
              <w:top w:val="single" w:sz="6" w:space="0" w:color="000000"/>
              <w:bottom w:val="single" w:sz="6" w:space="0" w:color="000000"/>
            </w:tcBorders>
            <w:shd w:val="clear" w:color="auto" w:fill="auto"/>
            <w:vAlign w:val="center"/>
          </w:tcPr>
          <w:p w14:paraId="42900B97" w14:textId="77777777" w:rsidR="00514A54" w:rsidRPr="00E70A8B" w:rsidRDefault="00A80BB8">
            <w:pPr>
              <w:pStyle w:val="TableContents"/>
              <w:rPr>
                <w:rFonts w:ascii="Arial" w:hAnsi="Arial" w:cs="Arial"/>
                <w:lang w:val="en-GB"/>
              </w:rPr>
            </w:pPr>
            <w:r w:rsidRPr="00E70A8B">
              <w:rPr>
                <w:rFonts w:ascii="Arial" w:hAnsi="Arial" w:cs="Arial"/>
                <w:color w:val="000000"/>
                <w:lang w:val="en-GB"/>
              </w:rPr>
              <w:t>8,444,398</w:t>
            </w:r>
          </w:p>
        </w:tc>
        <w:tc>
          <w:tcPr>
            <w:tcW w:w="1665" w:type="dxa"/>
            <w:tcBorders>
              <w:top w:val="single" w:sz="6" w:space="0" w:color="000000"/>
              <w:bottom w:val="single" w:sz="6" w:space="0" w:color="000000"/>
            </w:tcBorders>
            <w:shd w:val="clear" w:color="auto" w:fill="auto"/>
          </w:tcPr>
          <w:p w14:paraId="2B1966E4" w14:textId="4806A57A" w:rsidR="00514A54" w:rsidRPr="00E70A8B" w:rsidRDefault="00A80BB8">
            <w:pPr>
              <w:pStyle w:val="TableContents"/>
              <w:rPr>
                <w:rFonts w:ascii="Arial" w:hAnsi="Arial" w:cs="Arial"/>
                <w:lang w:val="en-US"/>
              </w:rPr>
            </w:pPr>
            <w:r w:rsidRPr="00E70A8B">
              <w:rPr>
                <w:rFonts w:ascii="Arial" w:hAnsi="Arial" w:cs="Arial"/>
              </w:rPr>
              <w:fldChar w:fldCharType="begin"/>
            </w:r>
            <w:r w:rsidR="004A7EB4">
              <w:rPr>
                <w:rFonts w:ascii="Arial" w:hAnsi="Arial" w:cs="Arial"/>
              </w:rPr>
              <w:instrText xml:space="preserve"> ADDIN ZOTERO_ITEM CSL_CITATION {"citationID":"vgWkHzNQ","properties":{"formattedCitation":"[10]","plainCitation":"[10]","noteIndex":0},"citationItems":[{"id":3011,"uris":["http://zotero.org/groups/2472009/items/E7DSKRAF"],"uri":["http://zotero.org/groups/2472009/items/E7DSKRAF"],"itemData":{"id":3011,"type":"article-journal","abstract":"Enhancers control the correct temporal and cell-type-specific activation of gene expression in multicellular eukaryotes. Knowing their properties, regulatory activity and targets is crucial to understand the regulation of differentiation and homeostasis. Here we use the FANTOM5 panel of samples, covering the majority of human tissues and cell types, to produce an atlas of active, in vivo-transcribed enhancers. We show that enhancers share properties with CpG-poor messenger RNA promoters but produce bidirectional, exosome-sensitive, relatively short unspliced RNAs, the generation of which is strongly related to enhancer activity. The atlas is used to compare regulatory programs between different cells at unprecedented depth, to identify disease-associated regulatory single nucleotide polymorphisms, and to classify cell-type-specific and ubiquitous enhancers. We further explore the utility of enhancer redundancy, which explains gene expression strength rather than expression patterns. The online FANTOM5 enhancer atlas represents a unique resource for studies on cell-type-specific enhancers and gene regulation.","container-title":"Nature","DOI":"10.1038/nature12787","ISSN":"1476-4687 (Electronic) 0028-0836 (Linking)","issue":"7493","journalAbbreviation":"Nature","language":"eng","page":"455-461","title":"An atlas of active enhancers across human cell types and tissues","volume":"507","author":[{"family":"Andersson","given":"R."},{"family":"Gebhard","given":"C."},{"family":"Miguel-Escalada","given":"I."},{"family":"Hoof","given":"I."},{"family":"Bornholdt","given":"J."},{"family":"Boyd","given":"M."},{"family":"Chen","given":"Y."},{"family":"Zhao","given":"X."},{"family":"Schmidl","given":"C."},{"family":"Suzuki","given":"T."},{"family":"Ntini","given":"E."},{"family":"Arner","given":"E."},{"family":"Valen","given":"E."},{"family":"Li","given":"K."},{"family":"Schwarzfischer","given":"L."},{"family":"Glatz","given":"D."},{"family":"Raithel","given":"J."},{"family":"Lilje","given":"B."},{"family":"Rapin","given":"N."},{"family":"Bagger","given":"F. O."},{"family":"Jorgensen","given":"M."},{"family":"Andersen","given":"P. R."},{"family":"Bertin","given":"N."},{"family":"Rackham","given":"O."},{"family":"Burroughs","given":"A. M."},{"family":"Baillie","given":"J. K."},{"family":"Ishizu","given":"Y."},{"family":"Shimizu","given":"Y."},{"family":"Furuhata","given":"E."},{"family":"Maeda","given":"S."},{"family":"Negishi","given":"Y."},{"family":"Mungall","given":"C. J."},{"family":"Meehan","given":"T. F."},{"family":"Lassmann","given":"T."},{"family":"Itoh","given":"M."},{"family":"Kawaji","given":"H."},{"family":"Kondo","given":"N."},{"family":"Kawai","given":"J."},{"family":"Lennartsson","given":"A."},{"family":"Daub","given":"C. O."},{"family":"Heutink","given":"P."},{"family":"Hume","given":"D. A."},{"family":"Jensen","given":"T. H."},{"family":"Suzuki","given":"H."},{"family":"Hayashizaki","given":"Y."},{"family":"Muller","given":"F."},{"family":"Forrest","given":"A. R."},{"family":"Carninci","given":"P."},{"family":"Rehli","given":"M."},{"family":"Sandelin","given":"A."},{"family":"Kawaji","given":"H."},{"family":"Baillie","given":"J. K."},{"family":"Hoon","given":"M. J.","non-dropping-particle":"de"},{"family":"Haberle","given":"V."},{"family":"Lassmann","given":"T."},{"family":"Kulakovskiy","given":"I. V."},{"family":"Lizio","given":"M."},{"family":"Itoh","given":"M."},{"family":"Andersson","given":"R."},{"family":"Mungall","given":"C. J."},{"family":"Meehan","given":"T. F."},{"family":"Schmeier","given":"S."},{"family":"Bertin","given":"N."},{"family":"Jorgensen","given":"M."},{"family":"Dimont","given":"E."},{"family":"Arner","given":"E."},{"family":"Schmid","given":"C."},{"family":"Schaefer","given":"U."},{"family":"Medvedeva","given":"Y. A."},{"family":"Plessy","given":"C."},{"family":"Vitezic","given":"M."},{"family":"Severin","given":"J."},{"family":"Semple","given":"C. A."},{"family":"Ishizu","given":"Y."},{"family":"Young","given":"R. S."},{"family":"Francescatto","given":"M."},{"family":"Alam","given":"I."},{"family":"Albanese","given":"D."},{"family":"Altschuler","given":"G. M."},{"family":"Arakawa","given":"T."},{"family":"Archer","given":"J. A."},{"family":"Arner","given":"P."},{"family":"Babina","given":"M."},{"family":"Rennie","given":"S."},{"family":"Balwierz","given":"P. J."},{"family":"Beckhouse","given":"A. G."},{"family":"Pradhan-Bhatt","given":"S."},{"family":"Blake","given":"J. A."},{"family":"Blumenthal","given":"A."},{"family":"Bodega","given":"B."},{"family":"Bonetti","given":"A."},{"family":"Briggs","given":"J."},{"family":"Brombacher","given":"F."},{"family":"Burroughs","given":"A. M."},{"family":"Califano","given":"A."},{"family":"Cannistraci","given":"C. V."},{"family":"Carbajo","given":"D."},{"family":"Chen","given":"Y."},{"family":"Chierici","given":"M."},{"family":"Ciani","given":"Y."},{"family":"Clevers","given":"H. C."},{"family":"Dalla","given":"E."},{"family":"Davis","given":"C. A."},{"family":"Detmar","given":"M."},{"family":"Diehl","given":"A. D."},{"family":"Dohi","given":"T."},{"family":"Drablos","given":"F."},{"family":"Edge","given":"A. S."},{"family":"Edinger","given":"M."},{"family":"Ekwall","given":"K."},{"family":"Endoh","given":"M."},{"family":"Enomoto","given":"H."},{"family":"Fagiolini","given":"M."},{"family":"Fairbairn","given":"L."},{"family":"Fang","given":"H."},{"family":"Farach-Carson","given":"M. C."},{"family":"Faulkner","given":"G. J."},{"family":"Favorov","given":"A. V."},{"family":"Fisher","given":"M. E."},{"family":"Frith","given":"M. C."},{"family":"Fujita","given":"R."},{"family":"Fukuda","given":"S."},{"family":"Furlanello","given":"C."},{"family":"Furuno","given":"M."},{"family":"Furusawa","given":"J."},{"family":"Geijtenbeek","given":"T. B."},{"family":"Gibson","given":"A. P."},{"family":"Gingeras","given":"T."},{"family":"Goldowitz","given":"D."},{"family":"Gough","given":"J."},{"family":"Guhl","given":"S."},{"family":"Guler","given":"R."},{"family":"Gustincich","given":"S."},{"family":"Ha","given":"T. J."},{"family":"Hamaguchi","given":"M."},{"family":"Hara","given":"M."},{"family":"Harbers","given":"M."},{"family":"Harshbarger","given":"J."},{"family":"Hasegawa","given":"A."},{"family":"Hasegawa","given":"Y."},{"family":"Hashimoto","given":"T."},{"family":"Herlyn","given":"M."},{"family":"Hitchens","given":"K. J."},{"family":"Ho Sui","given":"S. J."},{"family":"Hofmann","given":"O. M."},{"family":"Hoof","given":"I."},{"family":"Hori","given":"F."},{"family":"Huminiecki","given":"L."},{"family":"Iida","given":"K."},{"family":"Ikawa","given":"T."},{"family":"Jankovic","given":"B. R."},{"family":"Jia","given":"H."},{"family":"Joshi","given":"A."},{"family":"Jurman","given":"G."},{"family":"Kaczkowski","given":"B."},{"family":"Kai","given":"C."},{"family":"Kaida","given":"K."},{"family":"Kaiho","given":"A."},{"family":"Kajiyama","given":"K."},{"family":"Kanamori-Katayama","given":"M."},{"family":"Kasianov","given":"A. S."},{"family":"Kasukawa","given":"T."},{"family":"Katayama","given":"S."},{"family":"Kato","given":"S."},{"family":"Kawaguchi","given":"S."},{"family":"Kawamoto","given":"H."},{"family":"Kawamura","given":"Y. I."},{"family":"Kawashima","given":"T."},{"family":"Kempfle","given":"J. S."},{"family":"Kenna","given":"T. J."},{"family":"Kere","given":"J."},{"family":"Khachigian","given":"L. M."},{"family":"Kitamura","given":"T."},{"family":"Klinken","given":"S. P."},{"family":"Knox","given":"A. J."},{"family":"Kojima","given":"M."},{"family":"Kojima","given":"S."},{"family":"Kondo","given":"N."},{"family":"Koseki","given":"H."},{"family":"Koyasu","given":"S."},{"family":"Krampitz","given":"S."},{"family":"Kubosaki","given":"A."},{"family":"Kwon","given":"A. T."},{"family":"Laros","given":"J. F."},{"family":"Lee","given":"W."},{"family":"Lennartsson","given":"A."},{"family":"Li","given":"K."},{"family":"Lilje","given":"B."},{"family":"Lipovich","given":"L."},{"family":"Mackay-sim","given":"A."},{"family":"Manabe","given":"R."},{"family":"Mar","given":"J. C."},{"family":"Marchand","given":"B."},{"family":"Mathelier","given":"A."},{"family":"Mejhert","given":"N."},{"family":"Meynert","given":"A."},{"family":"Mizuno","given":"Y."},{"family":"Lima Morais","given":"D. A.","non-dropping-particle":"de"},{"family":"Morikawa","given":"H."},{"family":"Morimoto","given":"M."},{"family":"Moro","given":"K."},{"family":"Motakis","given":"E."},{"family":"Motohashi","given":"H."},{"family":"Mummery","given":"C. L."},{"family":"Murata","given":"M."},{"family":"Nagao-Sato","given":"S."},{"family":"Nakachi","given":"Y."},{"family":"Nakahara","given":"F."},{"family":"Nakamura","given":"T."},{"family":"Nakamura","given":"Y."},{"family":"Nakazato","given":"K."},{"family":"Nimwegen","given":"E.","non-dropping-particle":"van"},{"family":"Ninomiya","given":"N."},{"family":"Nishiyori","given":"H."},{"family":"Noma","given":"S."},{"family":"Nozaki","given":"T."},{"family":"Ogishima","given":"S."},{"family":"Ohkura","given":"N."},{"family":"Ohmiya","given":"H."},{"family":"Ohno","given":"H."},{"family":"Ohshima","given":"M."},{"family":"Okada-Hatakeyama","given":"M."},{"family":"Okazaki","given":"Y."},{"family":"Orlando","given":"V."},{"family":"Ovchinnikov","given":"D. A."},{"family":"Pain","given":"A."},{"family":"Passier","given":"R."},{"family":"Patrikakis","given":"M."},{"family":"Persson","given":"H."},{"family":"Piazza","given":"S."},{"family":"Prendergast","given":"J. G."},{"family":"Rackham","given":"O. J."},{"family":"Ramilowski","given":"J. A."},{"family":"Rashid","given":"M."},{"family":"Ravasi","given":"T."},{"family":"Rizzu","given":"P."},{"family":"Roncador","given":"M."},{"family":"Roy","given":"S."},{"family":"Rye","given":"M. B."},{"family":"Saijyo","given":"E."},{"family":"Sajantila","given":"A."},{"family":"Saka","given":"A."},{"family":"Sakaguchi","given":"S."},{"family":"Sakai","given":"M."},{"family":"Sato","given":"H."},{"family":"Satoh","given":"H."},{"family":"Savvi","given":"S."},{"family":"Saxena","given":"A."},{"family":"Schneider","given":"C."},{"family":"Schultes","given":"E. A."},{"family":"Schulze-Tanzil","given":"G. G."},{"family":"Schwegmann","given":"A."},{"family":"Sengstag","given":"T."},{"family":"Sheng","given":"G."},{"family":"Shimoji","given":"H."},{"family":"Shimoni","given":"Y."},{"family":"Shin","given":"J. W."},{"family":"Simon","given":"C."},{"family":"Sugiyama","given":"D."},{"family":"Sugiyama","given":"T."},{"family":"Suzuki","given":"M."},{"family":"Suzuki","given":"N."},{"family":"Swoboda","given":"R. K."},{"family":"Hoen","given":"P. A.","non-dropping-particle":"t"},{"family":"Tagami","given":"M."},{"family":"Takahashi","given":"N."},{"family":"Takai","given":"J."},{"family":"Tanaka","given":"H."},{"family":"Tatsukawa","given":"H."},{"family":"Tatum","given":"Z."},</w:instrText>
            </w:r>
            <w:r w:rsidR="004A7EB4" w:rsidRPr="00AC0AD9">
              <w:rPr>
                <w:rFonts w:ascii="Arial" w:hAnsi="Arial" w:cs="Arial"/>
                <w:lang w:val="en-US"/>
              </w:rPr>
              <w:instrText xml:space="preserve">{"family":"Thompson","given":"M."},{"family":"Toyoda","given":"H."},{"family":"Toyoda","given":"T."},{"family":"Valen","given":"E."},{"family":"Wetering","given":"M.","non-dropping-particle":"van de"},{"family":"Berg","given":"L. M.","non-dropping-particle":"van den"},{"family":"Verardo","given":"R."},{"family":"Vijayan","given":"D."},{"family":"Vorontsov","given":"I. E."},{"family":"Wasserman","given":"W. W."},{"family":"Watanabe","given":"S."},{"family":"Wells","given":"C. A."},{"family":"Winteringham","given":"L. N."},{"family":"Wolvetang","given":"E."},{"family":"Wood","given":"E. J."},{"family":"Yamaguchi","given":"Y."},{"family":"Yamamoto","given":"M."},{"family":"Yoneda","given":"M."},{"family":"Yonekura","given":"Y."},{"family":"Yoshida","given":"S."},{"family":"Zabierowski","given":"S. E."},{"family":"Zhang","given":"P. G."},{"family":"Zhao","given":"X."},{"family":"Zucchelli","given":"S."},{"family":"Summers","given":"K. M."},{"family":"Suzuki","given":"H."},{"family":"Daub","given":"C. O."},{"family":"Kawai","given":"J."},{"family":"Heutink","given":"P."},{"family":"Hide","given":"W."},{"family":"Freeman","given":"T. C."},{"family":"Lenhard","given":"B."},{"family":"Bajic","given":"V. B."},{"family":"Taylor","given":"M. S."},{"family":"Makeev","given":"V. J."},{"family":"Hume","given":"D. A."},{"family":"Hayashizaki","given":"Y."}],"issued":{"date-parts":[["2014",3,27]]}}}],"schema":"https://github.com/citation-style-language/schema/raw/master/csl-citation.json"} </w:instrText>
            </w:r>
            <w:r w:rsidRPr="00E70A8B">
              <w:rPr>
                <w:rFonts w:ascii="Arial" w:hAnsi="Arial" w:cs="Arial"/>
              </w:rPr>
              <w:fldChar w:fldCharType="separate"/>
            </w:r>
            <w:bookmarkStart w:id="71" w:name="__Fieldmark__832_2281253091"/>
            <w:bookmarkStart w:id="72" w:name="__Fieldmark__788_3451003990"/>
            <w:r w:rsidR="004A7EB4">
              <w:rPr>
                <w:rFonts w:ascii="Arial" w:hAnsi="Arial" w:cs="Arial"/>
                <w:szCs w:val="24"/>
                <w:lang w:val="en-US"/>
              </w:rPr>
              <w:t>[10]</w:t>
            </w:r>
            <w:r w:rsidRPr="00E70A8B">
              <w:rPr>
                <w:rFonts w:ascii="Arial" w:hAnsi="Arial" w:cs="Arial"/>
              </w:rPr>
              <w:fldChar w:fldCharType="end"/>
            </w:r>
            <w:bookmarkEnd w:id="71"/>
            <w:bookmarkEnd w:id="72"/>
          </w:p>
        </w:tc>
      </w:tr>
      <w:tr w:rsidR="00514A54" w:rsidRPr="00E70A8B" w14:paraId="785223DB" w14:textId="77777777">
        <w:tc>
          <w:tcPr>
            <w:tcW w:w="2382" w:type="dxa"/>
            <w:tcBorders>
              <w:top w:val="single" w:sz="6" w:space="0" w:color="000000"/>
              <w:bottom w:val="single" w:sz="6" w:space="0" w:color="000000"/>
            </w:tcBorders>
            <w:shd w:val="clear" w:color="auto" w:fill="auto"/>
          </w:tcPr>
          <w:p w14:paraId="2271B114" w14:textId="77777777" w:rsidR="00514A54" w:rsidRPr="00E70A8B" w:rsidRDefault="00A80BB8">
            <w:pPr>
              <w:pStyle w:val="TableContents"/>
              <w:rPr>
                <w:rFonts w:ascii="Arial" w:hAnsi="Arial" w:cs="Arial"/>
                <w:lang w:val="en-US"/>
              </w:rPr>
            </w:pPr>
            <w:proofErr w:type="spellStart"/>
            <w:r w:rsidRPr="00E70A8B">
              <w:rPr>
                <w:rFonts w:ascii="Arial" w:hAnsi="Arial" w:cs="Arial"/>
                <w:lang w:val="en-US"/>
              </w:rPr>
              <w:t>GeneHancer</w:t>
            </w:r>
            <w:proofErr w:type="spellEnd"/>
          </w:p>
        </w:tc>
        <w:tc>
          <w:tcPr>
            <w:tcW w:w="3250" w:type="dxa"/>
            <w:tcBorders>
              <w:top w:val="single" w:sz="6" w:space="0" w:color="000000"/>
              <w:bottom w:val="single" w:sz="6" w:space="0" w:color="000000"/>
            </w:tcBorders>
            <w:shd w:val="clear" w:color="auto" w:fill="auto"/>
          </w:tcPr>
          <w:p w14:paraId="7EA3092E" w14:textId="77777777" w:rsidR="00514A54" w:rsidRPr="00E70A8B" w:rsidRDefault="00A80BB8">
            <w:pPr>
              <w:pStyle w:val="TableContents"/>
              <w:snapToGrid w:val="0"/>
              <w:rPr>
                <w:rFonts w:ascii="Arial" w:hAnsi="Arial" w:cs="Arial"/>
                <w:lang w:val="en-US"/>
              </w:rPr>
            </w:pPr>
            <w:r w:rsidRPr="00E70A8B">
              <w:rPr>
                <w:rFonts w:ascii="Arial" w:hAnsi="Arial" w:cs="Arial"/>
                <w:lang w:val="en-US"/>
              </w:rPr>
              <w:t xml:space="preserve">Unified predicted regulatory regions from a set of 4 </w:t>
            </w:r>
            <w:proofErr w:type="gramStart"/>
            <w:r w:rsidRPr="00E70A8B">
              <w:rPr>
                <w:rFonts w:ascii="Arial" w:hAnsi="Arial" w:cs="Arial"/>
                <w:lang w:val="en-US"/>
              </w:rPr>
              <w:t>sources :</w:t>
            </w:r>
            <w:proofErr w:type="gramEnd"/>
            <w:r w:rsidRPr="00E70A8B">
              <w:rPr>
                <w:rFonts w:ascii="Arial" w:hAnsi="Arial" w:cs="Arial"/>
                <w:lang w:val="en-US"/>
              </w:rPr>
              <w:t xml:space="preserve"> </w:t>
            </w:r>
            <w:proofErr w:type="spellStart"/>
            <w:r w:rsidRPr="00E70A8B">
              <w:rPr>
                <w:rFonts w:ascii="Arial" w:hAnsi="Arial" w:cs="Arial"/>
                <w:lang w:val="en-US"/>
              </w:rPr>
              <w:t>Ensembl</w:t>
            </w:r>
            <w:proofErr w:type="spellEnd"/>
            <w:r w:rsidRPr="00E70A8B">
              <w:rPr>
                <w:rFonts w:ascii="Arial" w:hAnsi="Arial" w:cs="Arial"/>
                <w:lang w:val="en-US"/>
              </w:rPr>
              <w:t xml:space="preserve"> regulatory built, FANTOM5 permissive enhancers, VISTA enhancers, and ENCODE proximal and distal enhancers.</w:t>
            </w:r>
          </w:p>
        </w:tc>
        <w:tc>
          <w:tcPr>
            <w:tcW w:w="2674" w:type="dxa"/>
            <w:tcBorders>
              <w:top w:val="single" w:sz="6" w:space="0" w:color="000000"/>
              <w:bottom w:val="single" w:sz="6" w:space="0" w:color="000000"/>
            </w:tcBorders>
            <w:shd w:val="clear" w:color="auto" w:fill="auto"/>
            <w:vAlign w:val="center"/>
          </w:tcPr>
          <w:p w14:paraId="4FA41D66" w14:textId="77777777" w:rsidR="00514A54" w:rsidRPr="00E70A8B" w:rsidRDefault="00A80BB8">
            <w:pPr>
              <w:pStyle w:val="TableContents"/>
              <w:rPr>
                <w:rFonts w:ascii="Arial" w:hAnsi="Arial" w:cs="Arial"/>
                <w:lang w:val="en-US"/>
              </w:rPr>
            </w:pPr>
            <w:r w:rsidRPr="00E70A8B">
              <w:rPr>
                <w:rFonts w:ascii="Arial" w:hAnsi="Arial" w:cs="Arial"/>
                <w:lang w:val="en-US"/>
              </w:rPr>
              <w:t>312,286,188</w:t>
            </w:r>
          </w:p>
        </w:tc>
        <w:tc>
          <w:tcPr>
            <w:tcW w:w="1665" w:type="dxa"/>
            <w:tcBorders>
              <w:top w:val="single" w:sz="6" w:space="0" w:color="000000"/>
              <w:bottom w:val="single" w:sz="6" w:space="0" w:color="000000"/>
            </w:tcBorders>
            <w:shd w:val="clear" w:color="auto" w:fill="auto"/>
          </w:tcPr>
          <w:p w14:paraId="6608BD46" w14:textId="4DB9CD43"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lang w:val="en-US"/>
              </w:rPr>
              <w:instrText xml:space="preserve"> ADDIN ZOTERO_ITEM CSL_CITATION {"citationID":"K88tPMhr","properties":{"formattedCitation":"[11]","plainCitation":"[11]","noteIndex":0},"citationItems":[{"id":4509,"uris":["http://zotero.org/groups/2472009/items/UBBR6P4E"],"uri":["http://zotero.org/groups/2472009/items/UBBR6P4E"],"itemData":{"id":4509,"type":"article-journal","abstract":"Abstract.  A major challenge in understanding gene regulation is the unequivocal identification of enhancer elements and uncovering their connections to genes.","container-title":"Database","DOI":"10.1093/database/bax028","journalAbbreviation":"Database (Oxford)","language":"en","note":"publisher: Oxford Academic","source":"academic.oup.com","title":"GeneHancer: genome-wide integration of enhancers and target genes in GeneCards","title-short":"GeneHancer","URL":"https://academic.oup.com/database/article/doi/10.1093/database/bax028/3737828","volume":"2017","author":[{"family":"Fishilevich","given":"Simon"},{"family":"Nudel","given":"Ron"},{"family":"Rappaport","given":"Noa"},{"family":"Hadar","given":"Rotem"},{"family":"Plaschkes","given":"Inbar"},{"family":"Iny Stein","given":"Tsippi"},{"family":"Rosen","given":"Naomi"},{"family":"Kohn","given":"Asher"},{"family":"Twik","given":"Michal"},{"family":"Safran","given":"Marilyn"},{"family":"Lancet","given":"Doron"},{"family":"Cohen","given":"Dana"}],"accessed":{"date-parts":[["2020",4,8]]},"issued":{"date-parts":[["2017",1,1]]}}}],"schema":"https://github.com/citation-style-language/schema/raw/master/csl-citation.json"} </w:instrText>
            </w:r>
            <w:r w:rsidRPr="00E70A8B">
              <w:rPr>
                <w:rFonts w:ascii="Arial" w:hAnsi="Arial" w:cs="Arial"/>
              </w:rPr>
              <w:fldChar w:fldCharType="separate"/>
            </w:r>
            <w:bookmarkStart w:id="73" w:name="__Fieldmark__842_2281253091"/>
            <w:bookmarkStart w:id="74" w:name="__Fieldmark__796_3451003990"/>
            <w:r w:rsidR="004A7EB4">
              <w:rPr>
                <w:rFonts w:ascii="Arial" w:hAnsi="Arial" w:cs="Arial"/>
                <w:szCs w:val="24"/>
                <w:lang w:val="en-GB"/>
              </w:rPr>
              <w:t>[11]</w:t>
            </w:r>
            <w:r w:rsidRPr="00E70A8B">
              <w:rPr>
                <w:rFonts w:ascii="Arial" w:hAnsi="Arial" w:cs="Arial"/>
              </w:rPr>
              <w:fldChar w:fldCharType="end"/>
            </w:r>
            <w:bookmarkEnd w:id="73"/>
            <w:bookmarkEnd w:id="74"/>
          </w:p>
        </w:tc>
      </w:tr>
      <w:tr w:rsidR="00514A54" w:rsidRPr="00E70A8B" w14:paraId="09DB947A" w14:textId="77777777">
        <w:tc>
          <w:tcPr>
            <w:tcW w:w="2382" w:type="dxa"/>
            <w:tcBorders>
              <w:top w:val="single" w:sz="6" w:space="0" w:color="000000"/>
              <w:bottom w:val="single" w:sz="6" w:space="0" w:color="000000"/>
            </w:tcBorders>
            <w:shd w:val="clear" w:color="auto" w:fill="auto"/>
          </w:tcPr>
          <w:p w14:paraId="02368B50" w14:textId="77777777" w:rsidR="00514A54" w:rsidRPr="00E70A8B" w:rsidRDefault="00A80BB8">
            <w:pPr>
              <w:pStyle w:val="TableContents"/>
              <w:rPr>
                <w:rFonts w:ascii="Arial" w:hAnsi="Arial" w:cs="Arial"/>
                <w:lang w:val="en-GB"/>
              </w:rPr>
            </w:pPr>
            <w:r w:rsidRPr="00E70A8B">
              <w:rPr>
                <w:rFonts w:ascii="Arial" w:hAnsi="Arial" w:cs="Arial"/>
                <w:color w:val="000000"/>
                <w:lang w:val="en-GB"/>
              </w:rPr>
              <w:t>FOCS FANTOM5</w:t>
            </w:r>
          </w:p>
        </w:tc>
        <w:tc>
          <w:tcPr>
            <w:tcW w:w="3250" w:type="dxa"/>
            <w:tcBorders>
              <w:top w:val="single" w:sz="6" w:space="0" w:color="000000"/>
              <w:bottom w:val="single" w:sz="6" w:space="0" w:color="000000"/>
            </w:tcBorders>
            <w:shd w:val="clear" w:color="auto" w:fill="auto"/>
          </w:tcPr>
          <w:p w14:paraId="018B2E32" w14:textId="77777777" w:rsidR="00514A54" w:rsidRPr="00E70A8B" w:rsidRDefault="00A80BB8">
            <w:pPr>
              <w:pStyle w:val="TableContents"/>
              <w:rPr>
                <w:rFonts w:ascii="Arial" w:hAnsi="Arial" w:cs="Arial"/>
                <w:lang w:val="en-GB"/>
              </w:rPr>
            </w:pPr>
            <w:r w:rsidRPr="00E70A8B">
              <w:rPr>
                <w:rFonts w:ascii="Arial" w:hAnsi="Arial" w:cs="Arial"/>
                <w:color w:val="000000"/>
                <w:lang w:val="en-GB"/>
              </w:rPr>
              <w:t>Predictions through the FOCS pipeline of regulatory associations from FANTOM5 expressed regions.</w:t>
            </w:r>
          </w:p>
        </w:tc>
        <w:tc>
          <w:tcPr>
            <w:tcW w:w="2674" w:type="dxa"/>
            <w:tcBorders>
              <w:top w:val="single" w:sz="6" w:space="0" w:color="000000"/>
              <w:bottom w:val="single" w:sz="6" w:space="0" w:color="000000"/>
            </w:tcBorders>
            <w:shd w:val="clear" w:color="auto" w:fill="auto"/>
            <w:vAlign w:val="center"/>
          </w:tcPr>
          <w:p w14:paraId="5377D522" w14:textId="77777777" w:rsidR="00514A54" w:rsidRPr="00E70A8B" w:rsidRDefault="00A80BB8">
            <w:pPr>
              <w:pStyle w:val="TableContents"/>
              <w:snapToGrid w:val="0"/>
              <w:rPr>
                <w:rFonts w:ascii="Arial" w:hAnsi="Arial" w:cs="Arial"/>
                <w:color w:val="000000"/>
                <w:lang w:val="en-GB"/>
              </w:rPr>
            </w:pPr>
            <w:r w:rsidRPr="00E70A8B">
              <w:rPr>
                <w:rFonts w:ascii="Arial" w:hAnsi="Arial" w:cs="Arial"/>
                <w:color w:val="000000"/>
                <w:lang w:val="en-GB"/>
              </w:rPr>
              <w:t>5,131,199</w:t>
            </w:r>
          </w:p>
        </w:tc>
        <w:tc>
          <w:tcPr>
            <w:tcW w:w="1665" w:type="dxa"/>
            <w:tcBorders>
              <w:top w:val="single" w:sz="6" w:space="0" w:color="000000"/>
              <w:bottom w:val="single" w:sz="6" w:space="0" w:color="000000"/>
            </w:tcBorders>
            <w:shd w:val="clear" w:color="auto" w:fill="auto"/>
          </w:tcPr>
          <w:p w14:paraId="37386731" w14:textId="06821F2E"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6yLRBMWu","properties":{"formattedCitation":"[12]","plainCitation":"[12]","noteIndex":0},"citationItems":[{"id":3330,"uris":["http://zotero.org/groups/2472009/items/WHXJEE7D"],"uri":["http://zotero.org/groups/2472009/items/WHXJEE7D"],"itemData":{"id":3330,"type":"article-journal","abstract":"Recent sequencing technologies enable joint quantification of promoters and their enhancer regions, allowing inference of enhancer-promoter links. We show that current enhancer-promoter inference methods produce a high rate of false positive links. We introduce FOCS, a new inference method, and by benchmarking against ChIA-PET, HiChIP, and eQTL data show that it results in lower false discovery rates and at the same time higher inference power. By applying FOCS to 2630 samples taken from ENCODE, Roadmap Epigenomics, FANTOM5, and a new compendium of GRO-seq samples, we provide extensive enhancer-promotor maps ( http://acgt.cs.tau.ac.il/focs ). We illustrate the usability of our maps for deriving biological hypotheses.","container-title":"Genome Biology","DOI":"10.1186/s13059-018-1432-2","ISSN":"1474-760X (Electronic) 1474-7596 (Linking)","issue":"1","page":"56","title":"FOCS: a novel method for analyzing enhancer and gene activity patterns infers an extensive enhancer-promoter map","volume":"19","author":[{"family":"Hait","given":"T. A."},{"family":"Amar","given":"D."},{"family":"Shamir","given":"R."},{"family":"Elkon","given":"R."}],"issued":{"date-parts":[["2018",5,1]]}}}],"schema":"https://github.com/citation-style-language/schema/raw/master/csl-citation.json"} </w:instrText>
            </w:r>
            <w:r w:rsidRPr="00E70A8B">
              <w:rPr>
                <w:rFonts w:ascii="Arial" w:hAnsi="Arial" w:cs="Arial"/>
              </w:rPr>
              <w:fldChar w:fldCharType="separate"/>
            </w:r>
            <w:bookmarkStart w:id="75" w:name="__Fieldmark__852_2281253091"/>
            <w:bookmarkStart w:id="76" w:name="__Fieldmark__804_3451003990"/>
            <w:r w:rsidR="004A7EB4">
              <w:rPr>
                <w:rFonts w:ascii="Arial" w:hAnsi="Arial" w:cs="Arial"/>
                <w:szCs w:val="24"/>
                <w:lang w:val="en-GB"/>
              </w:rPr>
              <w:t>[12]</w:t>
            </w:r>
            <w:r w:rsidRPr="00E70A8B">
              <w:rPr>
                <w:rFonts w:ascii="Arial" w:hAnsi="Arial" w:cs="Arial"/>
              </w:rPr>
              <w:fldChar w:fldCharType="end"/>
            </w:r>
            <w:bookmarkEnd w:id="75"/>
            <w:bookmarkEnd w:id="76"/>
          </w:p>
        </w:tc>
      </w:tr>
      <w:tr w:rsidR="00514A54" w:rsidRPr="00E70A8B" w14:paraId="0CA1EC2F" w14:textId="77777777">
        <w:tc>
          <w:tcPr>
            <w:tcW w:w="2382" w:type="dxa"/>
            <w:tcBorders>
              <w:top w:val="single" w:sz="6" w:space="0" w:color="000000"/>
              <w:bottom w:val="single" w:sz="4" w:space="0" w:color="000000"/>
            </w:tcBorders>
            <w:shd w:val="clear" w:color="auto" w:fill="auto"/>
          </w:tcPr>
          <w:p w14:paraId="47DBBF59" w14:textId="77777777" w:rsidR="00514A54" w:rsidRPr="00E70A8B" w:rsidRDefault="00A80BB8">
            <w:pPr>
              <w:pStyle w:val="TableContents"/>
              <w:rPr>
                <w:rFonts w:ascii="Arial" w:hAnsi="Arial" w:cs="Arial"/>
                <w:lang w:val="en-GB"/>
              </w:rPr>
            </w:pPr>
            <w:r w:rsidRPr="00E70A8B">
              <w:rPr>
                <w:rFonts w:ascii="Arial" w:hAnsi="Arial" w:cs="Arial"/>
                <w:color w:val="000000"/>
                <w:lang w:val="en-GB"/>
              </w:rPr>
              <w:t xml:space="preserve">FOCS </w:t>
            </w:r>
            <w:proofErr w:type="spellStart"/>
            <w:r w:rsidRPr="00E70A8B">
              <w:rPr>
                <w:rFonts w:ascii="Arial" w:hAnsi="Arial" w:cs="Arial"/>
                <w:color w:val="000000"/>
                <w:lang w:val="en-GB"/>
              </w:rPr>
              <w:t>GroSeq</w:t>
            </w:r>
            <w:proofErr w:type="spellEnd"/>
          </w:p>
        </w:tc>
        <w:tc>
          <w:tcPr>
            <w:tcW w:w="3250" w:type="dxa"/>
            <w:tcBorders>
              <w:top w:val="single" w:sz="6" w:space="0" w:color="000000"/>
              <w:bottom w:val="single" w:sz="4" w:space="0" w:color="000000"/>
            </w:tcBorders>
            <w:shd w:val="clear" w:color="auto" w:fill="auto"/>
          </w:tcPr>
          <w:p w14:paraId="5448878E" w14:textId="3BEC7413" w:rsidR="00514A54" w:rsidRPr="00E70A8B" w:rsidRDefault="00A80BB8">
            <w:pPr>
              <w:pStyle w:val="TableContents"/>
              <w:rPr>
                <w:rFonts w:ascii="Arial" w:hAnsi="Arial" w:cs="Arial"/>
                <w:lang w:val="en-GB"/>
              </w:rPr>
            </w:pPr>
            <w:bookmarkStart w:id="77" w:name="__DdeLink__524_1354875959"/>
            <w:r w:rsidRPr="00E70A8B">
              <w:rPr>
                <w:rFonts w:ascii="Arial" w:hAnsi="Arial" w:cs="Arial"/>
                <w:color w:val="000000"/>
                <w:lang w:val="en-GB"/>
              </w:rPr>
              <w:t>Predictions through the FOCS pipeline of regulatory associations from global run-on sequencing datasets.</w:t>
            </w:r>
            <w:bookmarkEnd w:id="77"/>
          </w:p>
        </w:tc>
        <w:tc>
          <w:tcPr>
            <w:tcW w:w="2674" w:type="dxa"/>
            <w:tcBorders>
              <w:top w:val="single" w:sz="6" w:space="0" w:color="000000"/>
              <w:bottom w:val="single" w:sz="4" w:space="0" w:color="000000"/>
            </w:tcBorders>
            <w:shd w:val="clear" w:color="auto" w:fill="auto"/>
            <w:vAlign w:val="center"/>
          </w:tcPr>
          <w:p w14:paraId="7D8544B3" w14:textId="77777777" w:rsidR="00514A54" w:rsidRPr="00E70A8B" w:rsidRDefault="00A80BB8">
            <w:pPr>
              <w:pStyle w:val="TableContents"/>
              <w:snapToGrid w:val="0"/>
              <w:rPr>
                <w:rFonts w:ascii="Arial" w:hAnsi="Arial" w:cs="Arial"/>
                <w:color w:val="000000"/>
                <w:lang w:val="en-GB"/>
              </w:rPr>
            </w:pPr>
            <w:r w:rsidRPr="00E70A8B">
              <w:rPr>
                <w:rFonts w:ascii="Arial" w:hAnsi="Arial" w:cs="Arial"/>
                <w:color w:val="000000"/>
                <w:lang w:val="en-GB"/>
              </w:rPr>
              <w:t>21,636,242</w:t>
            </w:r>
          </w:p>
        </w:tc>
        <w:tc>
          <w:tcPr>
            <w:tcW w:w="1665" w:type="dxa"/>
            <w:tcBorders>
              <w:top w:val="single" w:sz="6" w:space="0" w:color="000000"/>
              <w:bottom w:val="single" w:sz="4" w:space="0" w:color="000000"/>
            </w:tcBorders>
            <w:shd w:val="clear" w:color="auto" w:fill="auto"/>
          </w:tcPr>
          <w:p w14:paraId="7CA9795D" w14:textId="4482FA33"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4coUTPoJ","properties":{"formattedCitation":"[12]","plainCitation":"[12]","noteIndex":0},"citationItems":[{"id":3330,"uris":["http://zotero.org/groups/2472009/items/WHXJEE7D"],"uri":["http://zotero.org/groups/2472009/items/WHXJEE7D"],"itemData":{"id":3330,"type":"article-journal","abstract":"Recent sequencing technologies enable joint quantification of promoters and their enhancer regions, allowing inference of enhancer-promoter links. We show that current enhancer-promoter inference methods produce a high rate of false positive links. We introduce FOCS, a new inference method, and by benchmarking against ChIA-PET, HiChIP, and eQTL data show that it results in lower false discovery rates and at the same time higher inference power. By applying FOCS to 2630 samples taken from ENCODE, Roadmap Epigenomics, FANTOM5, and a new compendium of GRO-seq samples, we provide extensive enhancer-promotor maps ( http://acgt.cs.tau.ac.il/focs ). We illustrate the usability of our maps for deriving biological hypotheses.","container-title":"Genome Biology","DOI":"10.1186/s13059-018-1432-2","ISSN":"1474-760X (Electronic) 1474-7596 (Linking)","issue":"1","page":"56","title":"FOCS: a novel method for analyzing enhancer and gene activity patterns infers an extensive enhancer-promoter map","volume":"19","author":[{"family":"Hait","given":"T. A."},{"family":"Amar","given":"D."},{"family":"Shamir","given":"R."},{"family":"Elkon","given":"R."}],"issued":{"date-parts":[["2018",5,1]]}}}],"schema":"https://github.com/citation-style-language/schema/raw/master/csl-citation.json"} </w:instrText>
            </w:r>
            <w:r w:rsidRPr="00E70A8B">
              <w:rPr>
                <w:rFonts w:ascii="Arial" w:hAnsi="Arial" w:cs="Arial"/>
              </w:rPr>
              <w:fldChar w:fldCharType="separate"/>
            </w:r>
            <w:bookmarkStart w:id="78" w:name="__Fieldmark__865_2281253091"/>
            <w:bookmarkStart w:id="79" w:name="__Fieldmark__816_3451003990"/>
            <w:r w:rsidR="004A7EB4">
              <w:rPr>
                <w:rFonts w:ascii="Arial" w:hAnsi="Arial" w:cs="Arial"/>
                <w:szCs w:val="24"/>
                <w:lang w:val="en-GB"/>
              </w:rPr>
              <w:t>[12]</w:t>
            </w:r>
            <w:r w:rsidRPr="00E70A8B">
              <w:rPr>
                <w:rFonts w:ascii="Arial" w:hAnsi="Arial" w:cs="Arial"/>
              </w:rPr>
              <w:fldChar w:fldCharType="end"/>
            </w:r>
            <w:bookmarkEnd w:id="78"/>
            <w:bookmarkEnd w:id="79"/>
          </w:p>
        </w:tc>
      </w:tr>
      <w:tr w:rsidR="00514A54" w:rsidRPr="00E70A8B" w14:paraId="01598D7D" w14:textId="77777777">
        <w:tc>
          <w:tcPr>
            <w:tcW w:w="2382" w:type="dxa"/>
            <w:tcBorders>
              <w:top w:val="single" w:sz="6" w:space="0" w:color="000000"/>
              <w:bottom w:val="single" w:sz="4" w:space="0" w:color="000000"/>
            </w:tcBorders>
            <w:shd w:val="clear" w:color="auto" w:fill="auto"/>
          </w:tcPr>
          <w:p w14:paraId="3AEE833E" w14:textId="77777777" w:rsidR="00514A54" w:rsidRPr="00E70A8B" w:rsidRDefault="00A80BB8">
            <w:pPr>
              <w:pStyle w:val="TableContents"/>
              <w:rPr>
                <w:rFonts w:ascii="Arial" w:hAnsi="Arial" w:cs="Arial"/>
                <w:lang w:val="en-GB"/>
              </w:rPr>
            </w:pPr>
            <w:r w:rsidRPr="00E70A8B">
              <w:rPr>
                <w:rFonts w:ascii="Arial" w:hAnsi="Arial" w:cs="Arial"/>
                <w:color w:val="000000"/>
                <w:lang w:val="en-GB"/>
              </w:rPr>
              <w:t>FOCS Roadmap</w:t>
            </w:r>
          </w:p>
        </w:tc>
        <w:tc>
          <w:tcPr>
            <w:tcW w:w="3250" w:type="dxa"/>
            <w:tcBorders>
              <w:top w:val="single" w:sz="6" w:space="0" w:color="000000"/>
              <w:bottom w:val="single" w:sz="4" w:space="0" w:color="000000"/>
            </w:tcBorders>
            <w:shd w:val="clear" w:color="auto" w:fill="auto"/>
          </w:tcPr>
          <w:p w14:paraId="6B2DB5E4" w14:textId="77777777" w:rsidR="00514A54" w:rsidRPr="00E70A8B" w:rsidRDefault="00A80BB8">
            <w:pPr>
              <w:pStyle w:val="TableContents"/>
              <w:rPr>
                <w:rFonts w:ascii="Arial" w:hAnsi="Arial" w:cs="Arial"/>
                <w:lang w:val="en-GB"/>
              </w:rPr>
            </w:pPr>
            <w:r w:rsidRPr="00E70A8B">
              <w:rPr>
                <w:rFonts w:ascii="Arial" w:hAnsi="Arial" w:cs="Arial"/>
                <w:color w:val="000000"/>
                <w:lang w:val="en-GB"/>
              </w:rPr>
              <w:t>Predictions through the FOCS pipeline of regulatory associations from DHS datasets from Roadmap Epigenomics.</w:t>
            </w:r>
          </w:p>
        </w:tc>
        <w:tc>
          <w:tcPr>
            <w:tcW w:w="2674" w:type="dxa"/>
            <w:tcBorders>
              <w:top w:val="single" w:sz="6" w:space="0" w:color="000000"/>
              <w:bottom w:val="single" w:sz="4" w:space="0" w:color="000000"/>
            </w:tcBorders>
            <w:shd w:val="clear" w:color="auto" w:fill="auto"/>
            <w:vAlign w:val="center"/>
          </w:tcPr>
          <w:p w14:paraId="53A7D9E6" w14:textId="77777777" w:rsidR="00514A54" w:rsidRPr="00E70A8B" w:rsidRDefault="00A80BB8">
            <w:pPr>
              <w:pStyle w:val="TableContents"/>
              <w:snapToGrid w:val="0"/>
              <w:rPr>
                <w:rFonts w:ascii="Arial" w:hAnsi="Arial" w:cs="Arial"/>
                <w:color w:val="000000"/>
                <w:lang w:val="en-GB"/>
              </w:rPr>
            </w:pPr>
            <w:r w:rsidRPr="00E70A8B">
              <w:rPr>
                <w:rFonts w:ascii="Arial" w:hAnsi="Arial" w:cs="Arial"/>
                <w:color w:val="000000"/>
                <w:lang w:val="en-GB"/>
              </w:rPr>
              <w:t>13,401,492</w:t>
            </w:r>
          </w:p>
        </w:tc>
        <w:tc>
          <w:tcPr>
            <w:tcW w:w="1665" w:type="dxa"/>
            <w:tcBorders>
              <w:top w:val="single" w:sz="6" w:space="0" w:color="000000"/>
              <w:bottom w:val="single" w:sz="4" w:space="0" w:color="000000"/>
            </w:tcBorders>
            <w:shd w:val="clear" w:color="auto" w:fill="auto"/>
          </w:tcPr>
          <w:p w14:paraId="695F1FF3" w14:textId="5F89CE1E"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jR9wDovX","properties":{"formattedCitation":"[12]","plainCitation":"[12]","noteIndex":0},"citationItems":[{"id":3330,"uris":["http://zotero.org/groups/2472009/items/WHXJEE7D"],"uri":["http://zotero.org/groups/2472009/items/WHXJEE7D"],"itemData":{"id":3330,"type":"article-journal","abstract":"Recent sequencing technologies enable joint quantification of promoters and their enhancer regions, allowing inference of enhancer-promoter links. We show that current enhancer-promoter inference methods produce a high rate of false positive links. We introduce FOCS, a new inference method, and by benchmarking against ChIA-PET, HiChIP, and eQTL data show that it results in lower false discovery rates and at the same time higher inference power. By applying FOCS to 2630 samples taken from ENCODE, Roadmap Epigenomics, FANTOM5, and a new compendium of GRO-seq samples, we provide extensive enhancer-promotor maps ( http://acgt.cs.tau.ac.il/focs ). We illustrate the usability of our maps for deriving biological hypotheses.","container-title":"Genome Biology","DOI":"10.1186/s13059-018-1432-2","ISSN":"1474-760X (Electronic) 1474-7596 (Linking)","issue":"1","page":"56","title":"FOCS: a novel method for analyzing enhancer and gene activity patterns infers an extensive enhancer-promoter map","volume":"19","author":[{"family":"Hait","given":"T. A."},{"family":"Amar","given":"D."},{"family":"Shamir","given":"R."},{"family":"Elkon","given":"R."}],"issued":{"date-parts":[["2018",5,1]]}}}],"schema":"https://github.com/citation-style-language/schema/raw/master/csl-citation.json"} </w:instrText>
            </w:r>
            <w:r w:rsidRPr="00E70A8B">
              <w:rPr>
                <w:rFonts w:ascii="Arial" w:hAnsi="Arial" w:cs="Arial"/>
              </w:rPr>
              <w:fldChar w:fldCharType="separate"/>
            </w:r>
            <w:bookmarkStart w:id="80" w:name="__Fieldmark__875_2281253091"/>
            <w:bookmarkStart w:id="81" w:name="__Fieldmark__824_3451003990"/>
            <w:r w:rsidR="004A7EB4">
              <w:rPr>
                <w:rFonts w:ascii="Arial" w:hAnsi="Arial" w:cs="Arial"/>
                <w:szCs w:val="24"/>
                <w:lang w:val="en-GB"/>
              </w:rPr>
              <w:t>[12]</w:t>
            </w:r>
            <w:r w:rsidRPr="00E70A8B">
              <w:rPr>
                <w:rFonts w:ascii="Arial" w:hAnsi="Arial" w:cs="Arial"/>
              </w:rPr>
              <w:fldChar w:fldCharType="end"/>
            </w:r>
            <w:bookmarkEnd w:id="80"/>
            <w:bookmarkEnd w:id="81"/>
          </w:p>
        </w:tc>
      </w:tr>
    </w:tbl>
    <w:p w14:paraId="6395B093" w14:textId="77777777" w:rsidR="00514A54" w:rsidRPr="00E70A8B" w:rsidRDefault="00514A54">
      <w:pPr>
        <w:suppressAutoHyphens w:val="0"/>
        <w:spacing w:line="480" w:lineRule="auto"/>
        <w:rPr>
          <w:rFonts w:ascii="Arial" w:hAnsi="Arial" w:cs="Arial"/>
          <w:b/>
          <w:sz w:val="22"/>
          <w:szCs w:val="22"/>
          <w:lang w:val="en-GB"/>
        </w:rPr>
      </w:pPr>
    </w:p>
    <w:p w14:paraId="00A3F224" w14:textId="2E8F97BC" w:rsidR="00514A54" w:rsidRPr="002E2719" w:rsidRDefault="007523EE">
      <w:pPr>
        <w:suppressAutoHyphens w:val="0"/>
        <w:spacing w:line="480" w:lineRule="auto"/>
        <w:rPr>
          <w:rFonts w:ascii="Arial" w:hAnsi="Arial" w:cs="Arial"/>
          <w:sz w:val="22"/>
          <w:szCs w:val="22"/>
          <w:lang w:val="en-GB"/>
        </w:rPr>
      </w:pPr>
      <w:r>
        <w:rPr>
          <w:rStyle w:val="TitleChar"/>
          <w:rFonts w:ascii="Arial" w:hAnsi="Arial" w:cs="Arial"/>
          <w:b/>
          <w:sz w:val="22"/>
          <w:szCs w:val="22"/>
          <w:lang w:val="en-GB"/>
        </w:rPr>
        <w:t>Table B</w:t>
      </w:r>
      <w:r w:rsidR="00A80BB8" w:rsidRPr="002E2719">
        <w:rPr>
          <w:rFonts w:ascii="Arial" w:hAnsi="Arial" w:cs="Arial"/>
          <w:b/>
          <w:sz w:val="22"/>
          <w:szCs w:val="22"/>
          <w:lang w:val="en-GB"/>
        </w:rPr>
        <w:t>: Sources of regulatory regions associated to putative target genes used by FINSURF</w:t>
      </w:r>
      <w:r w:rsidR="00A80BB8" w:rsidRPr="002E2719">
        <w:rPr>
          <w:rFonts w:ascii="Arial" w:hAnsi="Arial" w:cs="Arial"/>
          <w:sz w:val="22"/>
          <w:szCs w:val="22"/>
          <w:lang w:val="en-US"/>
        </w:rPr>
        <w:br w:type="page"/>
      </w:r>
    </w:p>
    <w:tbl>
      <w:tblPr>
        <w:tblW w:w="9072" w:type="dxa"/>
        <w:tblBorders>
          <w:top w:val="single" w:sz="2" w:space="0" w:color="000000"/>
          <w:left w:val="single" w:sz="2" w:space="0" w:color="000000"/>
          <w:bottom w:val="single" w:sz="2" w:space="0" w:color="000000"/>
          <w:insideH w:val="single" w:sz="2" w:space="0" w:color="000000"/>
        </w:tblBorders>
        <w:tblCellMar>
          <w:top w:w="55" w:type="dxa"/>
          <w:left w:w="55" w:type="dxa"/>
          <w:bottom w:w="55" w:type="dxa"/>
          <w:right w:w="55" w:type="dxa"/>
        </w:tblCellMar>
        <w:tblLook w:val="04A0" w:firstRow="1" w:lastRow="0" w:firstColumn="1" w:lastColumn="0" w:noHBand="0" w:noVBand="1"/>
      </w:tblPr>
      <w:tblGrid>
        <w:gridCol w:w="1800"/>
        <w:gridCol w:w="1805"/>
        <w:gridCol w:w="3696"/>
        <w:gridCol w:w="1122"/>
        <w:gridCol w:w="649"/>
      </w:tblGrid>
      <w:tr w:rsidR="00514A54" w:rsidRPr="00E70A8B" w14:paraId="4BDD3A0C" w14:textId="77777777">
        <w:tc>
          <w:tcPr>
            <w:tcW w:w="1814" w:type="dxa"/>
            <w:tcBorders>
              <w:top w:val="single" w:sz="2" w:space="0" w:color="000000"/>
              <w:left w:val="single" w:sz="2" w:space="0" w:color="000000"/>
              <w:bottom w:val="single" w:sz="2" w:space="0" w:color="000000"/>
            </w:tcBorders>
            <w:shd w:val="clear" w:color="auto" w:fill="auto"/>
          </w:tcPr>
          <w:p w14:paraId="2C8CFBE3" w14:textId="77777777" w:rsidR="00514A54" w:rsidRPr="00E70A8B" w:rsidRDefault="00A80BB8">
            <w:pPr>
              <w:pStyle w:val="TableContents"/>
              <w:pageBreakBefore/>
              <w:rPr>
                <w:rFonts w:ascii="Arial" w:hAnsi="Arial" w:cs="Arial"/>
                <w:b/>
                <w:bCs/>
                <w:lang w:val="en-GB"/>
              </w:rPr>
            </w:pPr>
            <w:r w:rsidRPr="00E70A8B">
              <w:rPr>
                <w:rFonts w:ascii="Arial" w:hAnsi="Arial" w:cs="Arial"/>
                <w:b/>
                <w:bCs/>
                <w:lang w:val="en-GB"/>
              </w:rPr>
              <w:lastRenderedPageBreak/>
              <w:t>Name</w:t>
            </w:r>
          </w:p>
        </w:tc>
        <w:tc>
          <w:tcPr>
            <w:tcW w:w="1814" w:type="dxa"/>
            <w:tcBorders>
              <w:top w:val="single" w:sz="2" w:space="0" w:color="000000"/>
              <w:left w:val="single" w:sz="2" w:space="0" w:color="000000"/>
              <w:bottom w:val="single" w:sz="2" w:space="0" w:color="000000"/>
            </w:tcBorders>
            <w:shd w:val="clear" w:color="auto" w:fill="auto"/>
          </w:tcPr>
          <w:p w14:paraId="37A7FEC5" w14:textId="77777777" w:rsidR="00514A54" w:rsidRPr="00E70A8B" w:rsidRDefault="00A80BB8">
            <w:pPr>
              <w:pStyle w:val="TableContents"/>
              <w:rPr>
                <w:rFonts w:ascii="Arial" w:hAnsi="Arial" w:cs="Arial"/>
                <w:b/>
                <w:bCs/>
                <w:lang w:val="en-GB"/>
              </w:rPr>
            </w:pPr>
            <w:r w:rsidRPr="00E70A8B">
              <w:rPr>
                <w:rFonts w:ascii="Arial" w:hAnsi="Arial" w:cs="Arial"/>
                <w:b/>
                <w:bCs/>
                <w:lang w:val="en-GB"/>
              </w:rPr>
              <w:t>Model</w:t>
            </w:r>
          </w:p>
        </w:tc>
        <w:tc>
          <w:tcPr>
            <w:tcW w:w="3747" w:type="dxa"/>
            <w:tcBorders>
              <w:top w:val="single" w:sz="2" w:space="0" w:color="000000"/>
              <w:left w:val="single" w:sz="2" w:space="0" w:color="000000"/>
              <w:bottom w:val="single" w:sz="2" w:space="0" w:color="000000"/>
            </w:tcBorders>
            <w:shd w:val="clear" w:color="auto" w:fill="auto"/>
          </w:tcPr>
          <w:p w14:paraId="42E59F99" w14:textId="77777777" w:rsidR="00514A54" w:rsidRPr="00E70A8B" w:rsidRDefault="00A80BB8">
            <w:pPr>
              <w:pStyle w:val="TableContents"/>
              <w:rPr>
                <w:rFonts w:ascii="Arial" w:hAnsi="Arial" w:cs="Arial"/>
                <w:b/>
                <w:bCs/>
                <w:lang w:val="en-GB"/>
              </w:rPr>
            </w:pPr>
            <w:r w:rsidRPr="00E70A8B">
              <w:rPr>
                <w:rFonts w:ascii="Arial" w:hAnsi="Arial" w:cs="Arial"/>
                <w:b/>
                <w:bCs/>
                <w:lang w:val="en-GB"/>
              </w:rPr>
              <w:t>Training scheme</w:t>
            </w:r>
          </w:p>
        </w:tc>
        <w:tc>
          <w:tcPr>
            <w:tcW w:w="1044" w:type="dxa"/>
            <w:tcBorders>
              <w:top w:val="single" w:sz="2" w:space="0" w:color="000000"/>
              <w:left w:val="single" w:sz="2" w:space="0" w:color="000000"/>
              <w:bottom w:val="single" w:sz="2" w:space="0" w:color="000000"/>
            </w:tcBorders>
            <w:shd w:val="clear" w:color="auto" w:fill="auto"/>
          </w:tcPr>
          <w:p w14:paraId="7E28926F" w14:textId="77777777" w:rsidR="00514A54" w:rsidRPr="00E70A8B" w:rsidRDefault="00A80BB8">
            <w:pPr>
              <w:pStyle w:val="TableContents"/>
              <w:rPr>
                <w:rFonts w:ascii="Arial" w:hAnsi="Arial" w:cs="Arial"/>
                <w:b/>
                <w:bCs/>
                <w:lang w:val="en-GB"/>
              </w:rPr>
            </w:pPr>
            <w:r w:rsidRPr="00E70A8B">
              <w:rPr>
                <w:rFonts w:ascii="Arial" w:hAnsi="Arial" w:cs="Arial"/>
                <w:b/>
                <w:bCs/>
                <w:lang w:val="en-GB"/>
              </w:rPr>
              <w:t>Evaluation</w:t>
            </w:r>
          </w:p>
        </w:tc>
        <w:tc>
          <w:tcPr>
            <w:tcW w:w="653" w:type="dxa"/>
            <w:tcBorders>
              <w:top w:val="single" w:sz="2" w:space="0" w:color="000000"/>
              <w:left w:val="single" w:sz="2" w:space="0" w:color="000000"/>
              <w:bottom w:val="single" w:sz="2" w:space="0" w:color="000000"/>
              <w:right w:val="single" w:sz="2" w:space="0" w:color="000000"/>
            </w:tcBorders>
            <w:shd w:val="clear" w:color="auto" w:fill="auto"/>
          </w:tcPr>
          <w:p w14:paraId="7586B511" w14:textId="77777777" w:rsidR="00514A54" w:rsidRPr="00E70A8B" w:rsidRDefault="00A80BB8">
            <w:pPr>
              <w:pStyle w:val="TableContents"/>
              <w:rPr>
                <w:rFonts w:ascii="Arial" w:hAnsi="Arial" w:cs="Arial"/>
                <w:b/>
                <w:bCs/>
                <w:lang w:val="en-GB"/>
              </w:rPr>
            </w:pPr>
            <w:r w:rsidRPr="00E70A8B">
              <w:rPr>
                <w:rFonts w:ascii="Arial" w:hAnsi="Arial" w:cs="Arial"/>
                <w:b/>
                <w:bCs/>
                <w:lang w:val="en-GB"/>
              </w:rPr>
              <w:t>Ref</w:t>
            </w:r>
          </w:p>
        </w:tc>
      </w:tr>
      <w:tr w:rsidR="00514A54" w:rsidRPr="00E70A8B" w14:paraId="08454B0D" w14:textId="77777777">
        <w:tc>
          <w:tcPr>
            <w:tcW w:w="1814" w:type="dxa"/>
            <w:tcBorders>
              <w:top w:val="single" w:sz="2" w:space="0" w:color="000000"/>
              <w:left w:val="single" w:sz="2" w:space="0" w:color="000000"/>
              <w:bottom w:val="single" w:sz="2" w:space="0" w:color="000000"/>
            </w:tcBorders>
            <w:shd w:val="clear" w:color="auto" w:fill="auto"/>
          </w:tcPr>
          <w:p w14:paraId="0108B55B" w14:textId="77777777" w:rsidR="00514A54" w:rsidRPr="00E70A8B" w:rsidRDefault="00A80BB8">
            <w:pPr>
              <w:pStyle w:val="TableContents"/>
              <w:rPr>
                <w:rFonts w:ascii="Arial" w:hAnsi="Arial" w:cs="Arial"/>
                <w:lang w:val="en-GB"/>
              </w:rPr>
            </w:pPr>
            <w:proofErr w:type="spellStart"/>
            <w:r w:rsidRPr="00E70A8B">
              <w:rPr>
                <w:rFonts w:ascii="Arial" w:hAnsi="Arial" w:cs="Arial"/>
                <w:lang w:val="en-GB"/>
              </w:rPr>
              <w:t>Genomiser</w:t>
            </w:r>
            <w:proofErr w:type="spellEnd"/>
          </w:p>
        </w:tc>
        <w:tc>
          <w:tcPr>
            <w:tcW w:w="1814" w:type="dxa"/>
            <w:tcBorders>
              <w:top w:val="single" w:sz="2" w:space="0" w:color="000000"/>
              <w:left w:val="single" w:sz="2" w:space="0" w:color="000000"/>
              <w:bottom w:val="single" w:sz="2" w:space="0" w:color="000000"/>
            </w:tcBorders>
            <w:shd w:val="clear" w:color="auto" w:fill="auto"/>
          </w:tcPr>
          <w:p w14:paraId="4622131D" w14:textId="77777777" w:rsidR="00514A54" w:rsidRPr="00E70A8B" w:rsidRDefault="00A80BB8">
            <w:pPr>
              <w:pStyle w:val="TableContents"/>
              <w:rPr>
                <w:rFonts w:ascii="Arial" w:hAnsi="Arial" w:cs="Arial"/>
                <w:lang w:val="en-GB"/>
              </w:rPr>
            </w:pPr>
            <w:r w:rsidRPr="00E70A8B">
              <w:rPr>
                <w:rFonts w:ascii="Arial" w:hAnsi="Arial" w:cs="Arial"/>
                <w:lang w:val="en-GB"/>
              </w:rPr>
              <w:t>Supervised classification with an ensemble of random forests.</w:t>
            </w:r>
          </w:p>
        </w:tc>
        <w:tc>
          <w:tcPr>
            <w:tcW w:w="3747" w:type="dxa"/>
            <w:tcBorders>
              <w:top w:val="single" w:sz="2" w:space="0" w:color="000000"/>
              <w:left w:val="single" w:sz="2" w:space="0" w:color="000000"/>
              <w:bottom w:val="single" w:sz="2" w:space="0" w:color="000000"/>
            </w:tcBorders>
            <w:shd w:val="clear" w:color="auto" w:fill="auto"/>
          </w:tcPr>
          <w:p w14:paraId="24441C13" w14:textId="77777777" w:rsidR="00514A54" w:rsidRPr="00E70A8B" w:rsidRDefault="00A80BB8">
            <w:pPr>
              <w:pStyle w:val="TableContents"/>
              <w:rPr>
                <w:rFonts w:ascii="Arial" w:hAnsi="Arial" w:cs="Arial"/>
                <w:lang w:val="en-GB"/>
              </w:rPr>
            </w:pPr>
            <w:r w:rsidRPr="00E70A8B">
              <w:rPr>
                <w:rFonts w:ascii="Arial" w:hAnsi="Arial" w:cs="Arial"/>
                <w:lang w:val="en-GB"/>
              </w:rPr>
              <w:t>Manual curation of a set of functional variants (</w:t>
            </w:r>
            <w:proofErr w:type="gramStart"/>
            <w:r w:rsidRPr="00E70A8B">
              <w:rPr>
                <w:rFonts w:ascii="Arial" w:hAnsi="Arial" w:cs="Arial"/>
                <w:lang w:val="en-GB"/>
              </w:rPr>
              <w:t>note :</w:t>
            </w:r>
            <w:proofErr w:type="gramEnd"/>
            <w:r w:rsidRPr="00E70A8B">
              <w:rPr>
                <w:rFonts w:ascii="Arial" w:hAnsi="Arial" w:cs="Arial"/>
                <w:lang w:val="en-GB"/>
              </w:rPr>
              <w:t xml:space="preserve"> a large part overlaps with HGMD), against nearly fixed human-specific variants identified within the primate lineage, taken as negative controls.</w:t>
            </w:r>
          </w:p>
        </w:tc>
        <w:tc>
          <w:tcPr>
            <w:tcW w:w="1044" w:type="dxa"/>
            <w:tcBorders>
              <w:top w:val="single" w:sz="2" w:space="0" w:color="000000"/>
              <w:left w:val="single" w:sz="2" w:space="0" w:color="000000"/>
              <w:bottom w:val="single" w:sz="2" w:space="0" w:color="000000"/>
            </w:tcBorders>
            <w:shd w:val="clear" w:color="auto" w:fill="auto"/>
          </w:tcPr>
          <w:p w14:paraId="63F5D05A" w14:textId="77777777" w:rsidR="00514A54" w:rsidRPr="00E70A8B" w:rsidRDefault="00514A54">
            <w:pPr>
              <w:pStyle w:val="TableContents"/>
              <w:rPr>
                <w:rFonts w:ascii="Arial" w:hAnsi="Arial" w:cs="Arial"/>
                <w:lang w:val="en-GB"/>
              </w:rPr>
            </w:pPr>
          </w:p>
        </w:tc>
        <w:tc>
          <w:tcPr>
            <w:tcW w:w="653" w:type="dxa"/>
            <w:tcBorders>
              <w:top w:val="single" w:sz="2" w:space="0" w:color="000000"/>
              <w:left w:val="single" w:sz="2" w:space="0" w:color="000000"/>
              <w:bottom w:val="single" w:sz="2" w:space="0" w:color="000000"/>
              <w:right w:val="single" w:sz="2" w:space="0" w:color="000000"/>
            </w:tcBorders>
            <w:shd w:val="clear" w:color="auto" w:fill="auto"/>
          </w:tcPr>
          <w:p w14:paraId="68470986" w14:textId="6DC49369"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sFfKfLrP","properties":{"formattedCitation":"[14]","plainCitation":"[14]","noteIndex":0},"citationItems":[{"id":3407,"uris":["http://zotero.org/groups/2472009/items/PAQ6I2VJ"],"uri":["http://zotero.org/groups/2472009/items/PAQ6I2VJ"],"itemData":{"id":3407,"type":"article-journal","abstract":"The interpretation of non-coding variants still constitutes a major challenge in the application of whole-genome sequencing in Mendelian disease, especially for single-nucleotide and other small non-coding variants. Here we present Genomiser, an analysis framework that is able not only to score the relevance of variation in the non-coding genome, but also to associate regulatory variants to specific Mendelian diseases. Genomiser scores variants through either existing methods such as CADD or a bespoke machine learning method and combines these with allele frequency, regulatory sequences, chromosomal topological domains, and phenotypic relevance to discover variants associated to specific Mendelian disorders. Overall, Genomiser is able to identify causal regulatory variants as the top candidate in 77% of simulated whole genomes, allowing effective detection and discovery of regulatory variants in Mendelian disease.","container-title":"American Journal of Human Genetics","DOI":"10.1016/j.ajhg.2016.07.005","ISSN":"1537-6605","issue":"3","journalAbbreviation":"Am. J. Hum. Genet.","language":"eng","note":"PMID: 27569544\nPMCID: PMC5011059","page":"595-606","source":"PubMed","title":"A Whole-Genome Analysis Framework for Effective Identification of Pathogenic Regulatory Variants in Mendelian Disease","volume":"99","author":[{"family":"Smedley","given":"Damian"},{"family":"Schubach","given":"Max"},{"family":"Jacobsen","given":"Julius O. B."},{"family":"Köhler","given":"Sebastian"},{"family":"Zemojtel","given":"Tomasz"},{"family":"Spielmann","given":"Malte"},{"family":"Jäger","given":"Marten"},{"family":"Hochheiser","given":"Harry"},{"family":"Washington","given":"Nicole L."},{"family":"McMurry","given":"Julie A."},{"family":"Haendel","given":"Melissa A."},{"family":"Mungall","given":"Christopher J."},{"family":"Lewis","given":"Suzanna E."},{"family":"Groza","given":"Tudor"},{"family":"Valentini","given":"Giorgio"},{"family":"Robinson","given":"Peter N."}],"issued":{"date-parts":[["2016"]],"season":"01"}}}],"schema":"https://github.com/citation-style-language/schema/raw/master/csl-citation.json"} </w:instrText>
            </w:r>
            <w:r w:rsidRPr="00E70A8B">
              <w:rPr>
                <w:rFonts w:ascii="Arial" w:hAnsi="Arial" w:cs="Arial"/>
              </w:rPr>
              <w:fldChar w:fldCharType="separate"/>
            </w:r>
            <w:bookmarkStart w:id="82" w:name="__Fieldmark__963_2281253091"/>
            <w:bookmarkStart w:id="83" w:name="__Fieldmark__915_3451003990"/>
            <w:r w:rsidR="004A7EB4">
              <w:rPr>
                <w:rFonts w:ascii="Arial" w:hAnsi="Arial" w:cs="Arial"/>
                <w:szCs w:val="24"/>
                <w:lang w:val="en-GB"/>
              </w:rPr>
              <w:t>[14]</w:t>
            </w:r>
            <w:r w:rsidRPr="00E70A8B">
              <w:rPr>
                <w:rFonts w:ascii="Arial" w:hAnsi="Arial" w:cs="Arial"/>
              </w:rPr>
              <w:fldChar w:fldCharType="end"/>
            </w:r>
            <w:bookmarkEnd w:id="82"/>
            <w:bookmarkEnd w:id="83"/>
          </w:p>
        </w:tc>
      </w:tr>
      <w:tr w:rsidR="00514A54" w:rsidRPr="00E70A8B" w14:paraId="6BFDD0BB" w14:textId="77777777">
        <w:tc>
          <w:tcPr>
            <w:tcW w:w="1814" w:type="dxa"/>
            <w:tcBorders>
              <w:top w:val="single" w:sz="2" w:space="0" w:color="000000"/>
              <w:left w:val="single" w:sz="2" w:space="0" w:color="000000"/>
              <w:bottom w:val="single" w:sz="2" w:space="0" w:color="000000"/>
            </w:tcBorders>
            <w:shd w:val="clear" w:color="auto" w:fill="auto"/>
          </w:tcPr>
          <w:p w14:paraId="655CDE61" w14:textId="77777777" w:rsidR="00514A54" w:rsidRPr="00E70A8B" w:rsidRDefault="00A80BB8">
            <w:pPr>
              <w:pStyle w:val="TableContents"/>
              <w:rPr>
                <w:rFonts w:ascii="Arial" w:hAnsi="Arial" w:cs="Arial"/>
                <w:lang w:val="en-GB"/>
              </w:rPr>
            </w:pPr>
            <w:proofErr w:type="spellStart"/>
            <w:r w:rsidRPr="00E70A8B">
              <w:rPr>
                <w:rFonts w:ascii="Arial" w:hAnsi="Arial" w:cs="Arial"/>
                <w:lang w:val="en-GB"/>
              </w:rPr>
              <w:t>NCBoost</w:t>
            </w:r>
            <w:proofErr w:type="spellEnd"/>
          </w:p>
        </w:tc>
        <w:tc>
          <w:tcPr>
            <w:tcW w:w="1814" w:type="dxa"/>
            <w:tcBorders>
              <w:top w:val="single" w:sz="2" w:space="0" w:color="000000"/>
              <w:left w:val="single" w:sz="2" w:space="0" w:color="000000"/>
              <w:bottom w:val="single" w:sz="2" w:space="0" w:color="000000"/>
            </w:tcBorders>
            <w:shd w:val="clear" w:color="auto" w:fill="auto"/>
          </w:tcPr>
          <w:p w14:paraId="36CC12F8" w14:textId="77777777" w:rsidR="00514A54" w:rsidRPr="00E70A8B" w:rsidRDefault="00A80BB8">
            <w:pPr>
              <w:pStyle w:val="TableContents"/>
              <w:rPr>
                <w:rFonts w:ascii="Arial" w:hAnsi="Arial" w:cs="Arial"/>
                <w:lang w:val="en-GB"/>
              </w:rPr>
            </w:pPr>
            <w:r w:rsidRPr="00E70A8B">
              <w:rPr>
                <w:rFonts w:ascii="Arial" w:hAnsi="Arial" w:cs="Arial"/>
                <w:lang w:val="en-GB"/>
              </w:rPr>
              <w:t>Supervised classification with gradient-boosting of decision trees (</w:t>
            </w:r>
            <w:proofErr w:type="spellStart"/>
            <w:r w:rsidRPr="00E70A8B">
              <w:rPr>
                <w:rFonts w:ascii="Arial" w:hAnsi="Arial" w:cs="Arial"/>
                <w:lang w:val="en-GB"/>
              </w:rPr>
              <w:t>XGBoost</w:t>
            </w:r>
            <w:proofErr w:type="spellEnd"/>
            <w:r w:rsidRPr="00E70A8B">
              <w:rPr>
                <w:rFonts w:ascii="Arial" w:hAnsi="Arial" w:cs="Arial"/>
                <w:lang w:val="en-GB"/>
              </w:rPr>
              <w:t>).</w:t>
            </w:r>
          </w:p>
        </w:tc>
        <w:tc>
          <w:tcPr>
            <w:tcW w:w="3747" w:type="dxa"/>
            <w:tcBorders>
              <w:top w:val="single" w:sz="2" w:space="0" w:color="000000"/>
              <w:left w:val="single" w:sz="2" w:space="0" w:color="000000"/>
              <w:bottom w:val="single" w:sz="2" w:space="0" w:color="000000"/>
            </w:tcBorders>
            <w:shd w:val="clear" w:color="auto" w:fill="auto"/>
          </w:tcPr>
          <w:p w14:paraId="4E0084DE" w14:textId="77777777" w:rsidR="00514A54" w:rsidRPr="00E70A8B" w:rsidRDefault="00514A54">
            <w:pPr>
              <w:pStyle w:val="TableContents"/>
              <w:rPr>
                <w:rFonts w:ascii="Arial" w:hAnsi="Arial" w:cs="Arial"/>
                <w:lang w:val="en-GB"/>
              </w:rPr>
            </w:pPr>
          </w:p>
        </w:tc>
        <w:tc>
          <w:tcPr>
            <w:tcW w:w="1044" w:type="dxa"/>
            <w:tcBorders>
              <w:top w:val="single" w:sz="2" w:space="0" w:color="000000"/>
              <w:left w:val="single" w:sz="2" w:space="0" w:color="000000"/>
              <w:bottom w:val="single" w:sz="2" w:space="0" w:color="000000"/>
            </w:tcBorders>
            <w:shd w:val="clear" w:color="auto" w:fill="auto"/>
          </w:tcPr>
          <w:p w14:paraId="04F60B26" w14:textId="77777777" w:rsidR="00514A54" w:rsidRPr="00E70A8B" w:rsidRDefault="00514A54">
            <w:pPr>
              <w:pStyle w:val="TableContents"/>
              <w:rPr>
                <w:rFonts w:ascii="Arial" w:hAnsi="Arial" w:cs="Arial"/>
                <w:lang w:val="en-GB"/>
              </w:rPr>
            </w:pPr>
          </w:p>
        </w:tc>
        <w:tc>
          <w:tcPr>
            <w:tcW w:w="653" w:type="dxa"/>
            <w:tcBorders>
              <w:top w:val="single" w:sz="2" w:space="0" w:color="000000"/>
              <w:left w:val="single" w:sz="2" w:space="0" w:color="000000"/>
              <w:bottom w:val="single" w:sz="2" w:space="0" w:color="000000"/>
              <w:right w:val="single" w:sz="2" w:space="0" w:color="000000"/>
            </w:tcBorders>
            <w:shd w:val="clear" w:color="auto" w:fill="auto"/>
          </w:tcPr>
          <w:p w14:paraId="6E1663C1" w14:textId="0B35A20A"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40aOWwH7","properties":{"formattedCitation":"[15]","plainCitation":"[15]","noteIndex":0},"citationItems":[{"id":3410,"uris":["http://zotero.org/groups/2472009/items/EGW9VZ6H"],"uri":["http://zotero.org/groups/2472009/items/EGW9VZ6H"],"itemData":{"id":3410,"type":"article-journal","abstract":"State-of-the-art methods assessing pathogenic non-coding variants have mostly been characterized on common disease-associated polymorphisms, yet with modest accuracy and strong positional biases. In this study, we curated 737 high-confidence pathogenic non-coding variants associated with monogenic Mendelian diseases. In addition to interspecies conservation, a comprehensive set of recent and ongoing purifying selection signals in humans is explored, accounting for lineage-specific regulatory elements. Supervised learning using gradient tree boosting on such features achieves a high predictive performance and overcomes positional bias. NCBoost performs consistently across diverse learning and independent testing data sets and outperforms other existing reference methods.","container-title":"Genome Biology","DOI":"10.1186/s13059-019-1634-2","ISSN":"1474-760X","issue":"1","journalAbbreviation":"Genome Biol.","language":"eng","note":"PMID: 30744685\nPMCID: PMC6371618","page":"32","source":"PubMed","title":"NCBoost classifies pathogenic non-coding variants in Mendelian diseases through supervised learning on purifying selection signals in humans","volume":"20","author":[{"family":"Caron","given":"Barthélémy"},{"family":"Luo","given":"Yufei"},{"family":"Rausell","given":"Antonio"}],"issued":{"date-parts":[["2019"]],"season":"11"}}}],"schema":"https://github.com/citation-style-language/schema/raw/master/csl-citation.json"} </w:instrText>
            </w:r>
            <w:r w:rsidRPr="00E70A8B">
              <w:rPr>
                <w:rFonts w:ascii="Arial" w:hAnsi="Arial" w:cs="Arial"/>
              </w:rPr>
              <w:fldChar w:fldCharType="separate"/>
            </w:r>
            <w:bookmarkStart w:id="84" w:name="__Fieldmark__972_2281253091"/>
            <w:bookmarkStart w:id="85" w:name="__Fieldmark__924_3451003990"/>
            <w:r w:rsidR="004A7EB4">
              <w:rPr>
                <w:rFonts w:ascii="Arial" w:hAnsi="Arial" w:cs="Arial"/>
                <w:szCs w:val="24"/>
                <w:lang w:val="en-GB"/>
              </w:rPr>
              <w:t>[15]</w:t>
            </w:r>
            <w:r w:rsidRPr="00E70A8B">
              <w:rPr>
                <w:rFonts w:ascii="Arial" w:hAnsi="Arial" w:cs="Arial"/>
              </w:rPr>
              <w:fldChar w:fldCharType="end"/>
            </w:r>
            <w:bookmarkEnd w:id="84"/>
            <w:bookmarkEnd w:id="85"/>
          </w:p>
        </w:tc>
      </w:tr>
      <w:tr w:rsidR="00514A54" w:rsidRPr="00E70A8B" w14:paraId="65096573" w14:textId="77777777">
        <w:tc>
          <w:tcPr>
            <w:tcW w:w="1814" w:type="dxa"/>
            <w:tcBorders>
              <w:top w:val="single" w:sz="2" w:space="0" w:color="000000"/>
              <w:left w:val="single" w:sz="2" w:space="0" w:color="000000"/>
              <w:bottom w:val="single" w:sz="2" w:space="0" w:color="000000"/>
            </w:tcBorders>
            <w:shd w:val="clear" w:color="auto" w:fill="auto"/>
          </w:tcPr>
          <w:p w14:paraId="033D8C40" w14:textId="77777777" w:rsidR="00514A54" w:rsidRPr="00E70A8B" w:rsidRDefault="00A80BB8">
            <w:pPr>
              <w:pStyle w:val="TableContents"/>
              <w:rPr>
                <w:rFonts w:ascii="Arial" w:hAnsi="Arial" w:cs="Arial"/>
                <w:lang w:val="en-GB"/>
              </w:rPr>
            </w:pPr>
            <w:r w:rsidRPr="00E70A8B">
              <w:rPr>
                <w:rFonts w:ascii="Arial" w:hAnsi="Arial" w:cs="Arial"/>
                <w:lang w:val="en-GB"/>
              </w:rPr>
              <w:t>FATHMM-MKL</w:t>
            </w:r>
          </w:p>
        </w:tc>
        <w:tc>
          <w:tcPr>
            <w:tcW w:w="1814" w:type="dxa"/>
            <w:tcBorders>
              <w:top w:val="single" w:sz="2" w:space="0" w:color="000000"/>
              <w:left w:val="single" w:sz="2" w:space="0" w:color="000000"/>
              <w:bottom w:val="single" w:sz="2" w:space="0" w:color="000000"/>
            </w:tcBorders>
            <w:shd w:val="clear" w:color="auto" w:fill="auto"/>
          </w:tcPr>
          <w:p w14:paraId="6B3A1F88" w14:textId="77777777" w:rsidR="00514A54" w:rsidRPr="00E70A8B" w:rsidRDefault="00A80BB8">
            <w:pPr>
              <w:pStyle w:val="TableContents"/>
              <w:rPr>
                <w:rFonts w:ascii="Arial" w:hAnsi="Arial" w:cs="Arial"/>
                <w:lang w:val="en-GB"/>
              </w:rPr>
            </w:pPr>
            <w:r w:rsidRPr="00E70A8B">
              <w:rPr>
                <w:rFonts w:ascii="Arial" w:hAnsi="Arial" w:cs="Arial"/>
                <w:lang w:val="en-GB"/>
              </w:rPr>
              <w:t>Supervised classification with a Support Vector Machine using a Multi-Kernel learning approach.</w:t>
            </w:r>
          </w:p>
        </w:tc>
        <w:tc>
          <w:tcPr>
            <w:tcW w:w="3747" w:type="dxa"/>
            <w:tcBorders>
              <w:top w:val="single" w:sz="2" w:space="0" w:color="000000"/>
              <w:left w:val="single" w:sz="2" w:space="0" w:color="000000"/>
              <w:bottom w:val="single" w:sz="2" w:space="0" w:color="000000"/>
            </w:tcBorders>
            <w:shd w:val="clear" w:color="auto" w:fill="auto"/>
          </w:tcPr>
          <w:p w14:paraId="2FD88BA9" w14:textId="77777777" w:rsidR="00514A54" w:rsidRPr="00E70A8B" w:rsidRDefault="00A80BB8">
            <w:pPr>
              <w:pStyle w:val="TableContents"/>
              <w:rPr>
                <w:rFonts w:ascii="Arial" w:hAnsi="Arial" w:cs="Arial"/>
                <w:lang w:val="en-GB"/>
              </w:rPr>
            </w:pPr>
            <w:r w:rsidRPr="00E70A8B">
              <w:rPr>
                <w:rFonts w:ascii="Arial" w:hAnsi="Arial" w:cs="Arial"/>
                <w:lang w:val="en-GB"/>
              </w:rPr>
              <w:t xml:space="preserve">Positive controls are taken from HGMD. Negative controls are taken from the 1,000 genome </w:t>
            </w:r>
            <w:proofErr w:type="gramStart"/>
            <w:r w:rsidRPr="00E70A8B">
              <w:rPr>
                <w:rFonts w:ascii="Arial" w:hAnsi="Arial" w:cs="Arial"/>
                <w:lang w:val="en-GB"/>
              </w:rPr>
              <w:t>project :</w:t>
            </w:r>
            <w:proofErr w:type="gramEnd"/>
            <w:r w:rsidRPr="00E70A8B">
              <w:rPr>
                <w:rFonts w:ascii="Arial" w:hAnsi="Arial" w:cs="Arial"/>
                <w:lang w:val="en-GB"/>
              </w:rPr>
              <w:t xml:space="preserve"> variants with </w:t>
            </w:r>
            <w:proofErr w:type="spellStart"/>
            <w:r w:rsidRPr="00E70A8B">
              <w:rPr>
                <w:rFonts w:ascii="Arial" w:hAnsi="Arial" w:cs="Arial"/>
                <w:lang w:val="en-GB"/>
              </w:rPr>
              <w:t>mAF</w:t>
            </w:r>
            <w:proofErr w:type="spellEnd"/>
            <w:r w:rsidRPr="00E70A8B">
              <w:rPr>
                <w:rFonts w:ascii="Arial" w:hAnsi="Arial" w:cs="Arial"/>
                <w:lang w:val="en-GB"/>
              </w:rPr>
              <w:t xml:space="preserve">&gt;1 %, at a maximum distance of 1kb of a positive control. </w:t>
            </w:r>
          </w:p>
        </w:tc>
        <w:tc>
          <w:tcPr>
            <w:tcW w:w="1044" w:type="dxa"/>
            <w:tcBorders>
              <w:top w:val="single" w:sz="2" w:space="0" w:color="000000"/>
              <w:left w:val="single" w:sz="2" w:space="0" w:color="000000"/>
              <w:bottom w:val="single" w:sz="2" w:space="0" w:color="000000"/>
            </w:tcBorders>
            <w:shd w:val="clear" w:color="auto" w:fill="auto"/>
          </w:tcPr>
          <w:p w14:paraId="2172A87D" w14:textId="77777777" w:rsidR="00514A54" w:rsidRPr="00E70A8B" w:rsidRDefault="00514A54">
            <w:pPr>
              <w:pStyle w:val="TableContents"/>
              <w:rPr>
                <w:rFonts w:ascii="Arial" w:hAnsi="Arial" w:cs="Arial"/>
                <w:lang w:val="en-GB"/>
              </w:rPr>
            </w:pPr>
          </w:p>
        </w:tc>
        <w:tc>
          <w:tcPr>
            <w:tcW w:w="653" w:type="dxa"/>
            <w:tcBorders>
              <w:top w:val="single" w:sz="2" w:space="0" w:color="000000"/>
              <w:left w:val="single" w:sz="2" w:space="0" w:color="000000"/>
              <w:bottom w:val="single" w:sz="2" w:space="0" w:color="000000"/>
              <w:right w:val="single" w:sz="2" w:space="0" w:color="000000"/>
            </w:tcBorders>
            <w:shd w:val="clear" w:color="auto" w:fill="auto"/>
          </w:tcPr>
          <w:p w14:paraId="46B691EF" w14:textId="0AC30BA9"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KTVWD1kc","properties":{"formattedCitation":"[16]","plainCitation":"[16]","noteIndex":0},"citationItems":[{"id":5042,"uris":["http://zotero.org/groups/2472009/items/ICYPP6IF"],"uri":["http://zotero.org/groups/2472009/items/ICYPP6IF"],"itemData":{"id":5042,"type":"article-journal","abstract":"Summary\nWe present FATHMM-XF, a method for predicting pathogenic point mutations in the human genome. Drawing on an extensive feature set, FATHMM-XF outperforms competitors on benchmark tests, particularly in non-coding regions where the majority of pathogenic mutations are likely to be found.\n\nAvailability and implementation\nThe FATHMM-XF web server is available at http://fathmm.biocompute.org.uk/fathmm-xf/, and as tracks on the Genome Tolerance Browser: http://gtb.biocompute.org.uk. Predictions are provided for human genome version GRCh37/hg19. The data used for this project can be downloaded from: http://fathmm.biocompute.org.uk/fathmm-xf/\n\nSupplementary information\n\n are available at Bioinformatics online.","container-title":"Bioinformatics","DOI":"10.1093/bioinformatics/btx536","ISSN":"1367-4803","issue":"3","journalAbbreviation":"Bioinformatics","note":"PMID: 28968714\nPMCID: PMC5860356","page":"511-513","source":"PubMed Central","title":"FATHMM-XF: accurate prediction of pathogenic point mutations via extended features","title-short":"FATHMM-XF","volume":"34","author":[{"family":"Rogers","given":"Mark F"},{"family":"Shihab","given":"Hashem A"},{"family":"Mort","given":"Matthew"},{"family":"Cooper","given":"David N"},{"family":"Gaunt","given":"Tom R"},{"family":"Campbell","given":"Colin"}],"issued":{"date-parts":[["2018",2,1]]}}}],"schema":"https://github.com/citation-style-language/schema/raw/master/csl-citation.json"} </w:instrText>
            </w:r>
            <w:r w:rsidRPr="00E70A8B">
              <w:rPr>
                <w:rFonts w:ascii="Arial" w:hAnsi="Arial" w:cs="Arial"/>
              </w:rPr>
              <w:fldChar w:fldCharType="separate"/>
            </w:r>
            <w:bookmarkStart w:id="86" w:name="__Fieldmark__982_2281253091"/>
            <w:bookmarkStart w:id="87" w:name="__Fieldmark__934_3451003990"/>
            <w:r w:rsidR="004A7EB4">
              <w:rPr>
                <w:rFonts w:ascii="Arial" w:hAnsi="Arial" w:cs="Arial"/>
                <w:szCs w:val="24"/>
                <w:lang w:val="en-GB"/>
              </w:rPr>
              <w:t>[16]</w:t>
            </w:r>
            <w:r w:rsidRPr="00E70A8B">
              <w:rPr>
                <w:rFonts w:ascii="Arial" w:hAnsi="Arial" w:cs="Arial"/>
              </w:rPr>
              <w:fldChar w:fldCharType="end"/>
            </w:r>
            <w:bookmarkEnd w:id="86"/>
            <w:bookmarkEnd w:id="87"/>
          </w:p>
        </w:tc>
      </w:tr>
      <w:tr w:rsidR="00514A54" w:rsidRPr="00E70A8B" w14:paraId="1B32D445" w14:textId="77777777">
        <w:tc>
          <w:tcPr>
            <w:tcW w:w="1814" w:type="dxa"/>
            <w:tcBorders>
              <w:top w:val="single" w:sz="2" w:space="0" w:color="000000"/>
              <w:left w:val="single" w:sz="2" w:space="0" w:color="000000"/>
              <w:bottom w:val="single" w:sz="2" w:space="0" w:color="000000"/>
            </w:tcBorders>
            <w:shd w:val="clear" w:color="auto" w:fill="auto"/>
          </w:tcPr>
          <w:p w14:paraId="3485CEA2" w14:textId="77777777" w:rsidR="00514A54" w:rsidRPr="00E70A8B" w:rsidRDefault="00A80BB8">
            <w:pPr>
              <w:pStyle w:val="TableContents"/>
              <w:rPr>
                <w:rFonts w:ascii="Arial" w:hAnsi="Arial" w:cs="Arial"/>
                <w:lang w:val="en-GB"/>
              </w:rPr>
            </w:pPr>
            <w:r w:rsidRPr="00E70A8B">
              <w:rPr>
                <w:rFonts w:ascii="Arial" w:hAnsi="Arial" w:cs="Arial"/>
                <w:lang w:val="en-GB"/>
              </w:rPr>
              <w:t>Eigen</w:t>
            </w:r>
          </w:p>
        </w:tc>
        <w:tc>
          <w:tcPr>
            <w:tcW w:w="1814" w:type="dxa"/>
            <w:tcBorders>
              <w:top w:val="single" w:sz="2" w:space="0" w:color="000000"/>
              <w:left w:val="single" w:sz="2" w:space="0" w:color="000000"/>
              <w:bottom w:val="single" w:sz="2" w:space="0" w:color="000000"/>
            </w:tcBorders>
            <w:shd w:val="clear" w:color="auto" w:fill="auto"/>
          </w:tcPr>
          <w:p w14:paraId="0C54FF3C" w14:textId="77777777" w:rsidR="00514A54" w:rsidRPr="00E70A8B" w:rsidRDefault="00A80BB8">
            <w:pPr>
              <w:pStyle w:val="TableContents"/>
              <w:rPr>
                <w:rFonts w:ascii="Arial" w:hAnsi="Arial" w:cs="Arial"/>
                <w:lang w:val="en-GB"/>
              </w:rPr>
            </w:pPr>
            <w:r w:rsidRPr="00E70A8B">
              <w:rPr>
                <w:rFonts w:ascii="Arial" w:hAnsi="Arial" w:cs="Arial"/>
                <w:lang w:val="en-GB"/>
              </w:rPr>
              <w:t>Unsupervised learning</w:t>
            </w:r>
          </w:p>
        </w:tc>
        <w:tc>
          <w:tcPr>
            <w:tcW w:w="3747" w:type="dxa"/>
            <w:tcBorders>
              <w:top w:val="single" w:sz="2" w:space="0" w:color="000000"/>
              <w:left w:val="single" w:sz="2" w:space="0" w:color="000000"/>
              <w:bottom w:val="single" w:sz="2" w:space="0" w:color="000000"/>
            </w:tcBorders>
            <w:shd w:val="clear" w:color="auto" w:fill="auto"/>
          </w:tcPr>
          <w:p w14:paraId="33D0673B" w14:textId="77777777" w:rsidR="00514A54" w:rsidRPr="00E70A8B" w:rsidRDefault="00514A54">
            <w:pPr>
              <w:pStyle w:val="TableContents"/>
              <w:rPr>
                <w:rFonts w:ascii="Arial" w:hAnsi="Arial" w:cs="Arial"/>
                <w:lang w:val="en-GB"/>
              </w:rPr>
            </w:pPr>
          </w:p>
        </w:tc>
        <w:tc>
          <w:tcPr>
            <w:tcW w:w="1044" w:type="dxa"/>
            <w:tcBorders>
              <w:top w:val="single" w:sz="2" w:space="0" w:color="000000"/>
              <w:left w:val="single" w:sz="2" w:space="0" w:color="000000"/>
              <w:bottom w:val="single" w:sz="2" w:space="0" w:color="000000"/>
            </w:tcBorders>
            <w:shd w:val="clear" w:color="auto" w:fill="auto"/>
          </w:tcPr>
          <w:p w14:paraId="5D151261" w14:textId="77777777" w:rsidR="00514A54" w:rsidRPr="00E70A8B" w:rsidRDefault="00514A54">
            <w:pPr>
              <w:pStyle w:val="TableContents"/>
              <w:rPr>
                <w:rFonts w:ascii="Arial" w:hAnsi="Arial" w:cs="Arial"/>
                <w:lang w:val="en-GB"/>
              </w:rPr>
            </w:pPr>
          </w:p>
        </w:tc>
        <w:tc>
          <w:tcPr>
            <w:tcW w:w="653" w:type="dxa"/>
            <w:tcBorders>
              <w:top w:val="single" w:sz="2" w:space="0" w:color="000000"/>
              <w:left w:val="single" w:sz="2" w:space="0" w:color="000000"/>
              <w:bottom w:val="single" w:sz="2" w:space="0" w:color="000000"/>
              <w:right w:val="single" w:sz="2" w:space="0" w:color="000000"/>
            </w:tcBorders>
            <w:shd w:val="clear" w:color="auto" w:fill="auto"/>
          </w:tcPr>
          <w:p w14:paraId="0C6F0C2D" w14:textId="1A618439"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ZdSp3yro","properties":{"formattedCitation":"[17]","plainCitation":"[17]","noteIndex":0},"citationItems":[{"id":5045,"uris":["http://zotero.org/groups/2472009/items/QNLBDAUW"],"uri":["http://zotero.org/groups/2472009/items/QNLBDAUW"],"itemData":{"id":5045,"type":"article-journal","abstract":"Iuliana Ionita-Laza, Kenneth McCallum and colleagues developed an unsupervised statistical approach, Eigen, that integrates different functional annotations into a single measure of functional importance for coding and noncoding variants. Their meta-score can outperform the recently proposed CADD score and can be applied to fine-mapping studies.","container-title":"Nature Genetics","DOI":"10.1038/ng.3477","ISSN":"1546-1718","issue":"2","language":"en","note":"number: 2\npublisher: Nature Publishing Group","page":"214-220","source":"www-nature-com.insb.bib.cnrs.fr","title":"A spectral approach integrating functional genomic annotations for coding and noncoding variants","volume":"48","author":[{"family":"Ionita-Laza","given":"Iuliana"},{"family":"McCallum","given":"Kenneth"},{"family":"Xu","given":"Bin"},{"family":"Buxbaum","given":"Joseph D."}],"issued":{"date-parts":[["2016",2]]}}}],"schema":"https://github.com/citation-style-language/schema/raw/master/csl-citation.json"} </w:instrText>
            </w:r>
            <w:r w:rsidRPr="00E70A8B">
              <w:rPr>
                <w:rFonts w:ascii="Arial" w:hAnsi="Arial" w:cs="Arial"/>
              </w:rPr>
              <w:fldChar w:fldCharType="separate"/>
            </w:r>
            <w:bookmarkStart w:id="88" w:name="__Fieldmark__991_2281253091"/>
            <w:bookmarkStart w:id="89" w:name="__Fieldmark__941_3451003990"/>
            <w:r w:rsidR="004A7EB4">
              <w:rPr>
                <w:rFonts w:ascii="Arial" w:hAnsi="Arial" w:cs="Arial"/>
                <w:szCs w:val="24"/>
                <w:lang w:val="en-GB"/>
              </w:rPr>
              <w:t>[17]</w:t>
            </w:r>
            <w:r w:rsidRPr="00E70A8B">
              <w:rPr>
                <w:rFonts w:ascii="Arial" w:hAnsi="Arial" w:cs="Arial"/>
              </w:rPr>
              <w:fldChar w:fldCharType="end"/>
            </w:r>
            <w:bookmarkEnd w:id="88"/>
            <w:bookmarkEnd w:id="89"/>
          </w:p>
        </w:tc>
      </w:tr>
      <w:tr w:rsidR="00514A54" w:rsidRPr="00E70A8B" w14:paraId="6328F310" w14:textId="77777777">
        <w:tc>
          <w:tcPr>
            <w:tcW w:w="1814" w:type="dxa"/>
            <w:tcBorders>
              <w:top w:val="single" w:sz="2" w:space="0" w:color="000000"/>
              <w:left w:val="single" w:sz="2" w:space="0" w:color="000000"/>
              <w:bottom w:val="single" w:sz="2" w:space="0" w:color="000000"/>
            </w:tcBorders>
            <w:shd w:val="clear" w:color="auto" w:fill="auto"/>
          </w:tcPr>
          <w:p w14:paraId="08061E35" w14:textId="77777777" w:rsidR="00514A54" w:rsidRPr="00E70A8B" w:rsidRDefault="00A80BB8">
            <w:pPr>
              <w:pStyle w:val="TableContents"/>
              <w:rPr>
                <w:rFonts w:ascii="Arial" w:hAnsi="Arial" w:cs="Arial"/>
                <w:lang w:val="en-GB"/>
              </w:rPr>
            </w:pPr>
            <w:proofErr w:type="spellStart"/>
            <w:r w:rsidRPr="00E70A8B">
              <w:rPr>
                <w:rFonts w:ascii="Arial" w:hAnsi="Arial" w:cs="Arial"/>
                <w:lang w:val="en-GB"/>
              </w:rPr>
              <w:t>Linsight</w:t>
            </w:r>
            <w:proofErr w:type="spellEnd"/>
          </w:p>
        </w:tc>
        <w:tc>
          <w:tcPr>
            <w:tcW w:w="1814" w:type="dxa"/>
            <w:tcBorders>
              <w:top w:val="single" w:sz="2" w:space="0" w:color="000000"/>
              <w:left w:val="single" w:sz="2" w:space="0" w:color="000000"/>
              <w:bottom w:val="single" w:sz="2" w:space="0" w:color="000000"/>
            </w:tcBorders>
            <w:shd w:val="clear" w:color="auto" w:fill="auto"/>
          </w:tcPr>
          <w:p w14:paraId="6DC18123" w14:textId="77777777" w:rsidR="00514A54" w:rsidRPr="00E70A8B" w:rsidRDefault="00514A54">
            <w:pPr>
              <w:pStyle w:val="TableContents"/>
              <w:rPr>
                <w:rFonts w:ascii="Arial" w:hAnsi="Arial" w:cs="Arial"/>
                <w:lang w:val="en-GB"/>
              </w:rPr>
            </w:pPr>
          </w:p>
        </w:tc>
        <w:tc>
          <w:tcPr>
            <w:tcW w:w="3747" w:type="dxa"/>
            <w:tcBorders>
              <w:top w:val="single" w:sz="2" w:space="0" w:color="000000"/>
              <w:left w:val="single" w:sz="2" w:space="0" w:color="000000"/>
              <w:bottom w:val="single" w:sz="2" w:space="0" w:color="000000"/>
            </w:tcBorders>
            <w:shd w:val="clear" w:color="auto" w:fill="auto"/>
          </w:tcPr>
          <w:p w14:paraId="33840A29" w14:textId="77777777" w:rsidR="00514A54" w:rsidRPr="00E70A8B" w:rsidRDefault="00514A54">
            <w:pPr>
              <w:pStyle w:val="TableContents"/>
              <w:rPr>
                <w:rFonts w:ascii="Arial" w:hAnsi="Arial" w:cs="Arial"/>
                <w:lang w:val="en-GB"/>
              </w:rPr>
            </w:pPr>
          </w:p>
        </w:tc>
        <w:tc>
          <w:tcPr>
            <w:tcW w:w="1044" w:type="dxa"/>
            <w:tcBorders>
              <w:top w:val="single" w:sz="2" w:space="0" w:color="000000"/>
              <w:left w:val="single" w:sz="2" w:space="0" w:color="000000"/>
              <w:bottom w:val="single" w:sz="2" w:space="0" w:color="000000"/>
            </w:tcBorders>
            <w:shd w:val="clear" w:color="auto" w:fill="auto"/>
          </w:tcPr>
          <w:p w14:paraId="6B8696D7" w14:textId="77777777" w:rsidR="00514A54" w:rsidRPr="00E70A8B" w:rsidRDefault="00514A54">
            <w:pPr>
              <w:pStyle w:val="TableContents"/>
              <w:rPr>
                <w:rFonts w:ascii="Arial" w:hAnsi="Arial" w:cs="Arial"/>
                <w:lang w:val="en-GB"/>
              </w:rPr>
            </w:pPr>
          </w:p>
        </w:tc>
        <w:tc>
          <w:tcPr>
            <w:tcW w:w="653" w:type="dxa"/>
            <w:tcBorders>
              <w:top w:val="single" w:sz="2" w:space="0" w:color="000000"/>
              <w:left w:val="single" w:sz="2" w:space="0" w:color="000000"/>
              <w:bottom w:val="single" w:sz="2" w:space="0" w:color="000000"/>
              <w:right w:val="single" w:sz="2" w:space="0" w:color="000000"/>
            </w:tcBorders>
            <w:shd w:val="clear" w:color="auto" w:fill="auto"/>
          </w:tcPr>
          <w:p w14:paraId="2555AF0B" w14:textId="4A318A14"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bKE6rPO2","properties":{"formattedCitation":"[18]","plainCitation":"[18]","noteIndex":0},"citationItems":[{"id":5048,"uris":["http://zotero.org/groups/2472009/items/J6ECWMZ5"],"uri":["http://zotero.org/groups/2472009/items/J6ECWMZ5"],"itemData":{"id":5048,"type":"article-journal","abstract":"Many genetic variants that influence phenotypes of interest are located outside of protein-coding genes, yet existing methods for identifying such variants have poor predictive power. Here, we introduce a new computational method, called LINSIGHT, that substantially improves the prediction of noncoding nucleotide sites at which mutations are likely to have deleterious fitness consequences, and which therefore are likely to be phenotypically important. LINSIGHT combines a generalized linear model for functional genomic data with a probabilistic model of molecular evolution. The method is fast and highly scalable, enabling it to exploit the “Big Data” available in modern genomics. We show that LINSIGHT outperforms the best available methods in identifying human noncoding variants associated with inherited diseases. In addition, we apply LINSIGHT to an atlas of human enhancers and show that the fitness consequences at enhancers depend on cell type, tissue specificity, and constraints at associated promoters.","container-title":"Nature genetics","DOI":"10.1038/ng.3810","ISSN":"1061-4036","issue":"4","journalAbbreviation":"Nat Genet","note":"PMID: 28288115\nPMCID: PMC5395419","page":"618-624","source":"PubMed Central","title":"Fast, scalable prediction of deleterious noncoding variants from functional and population genomic data","volume":"49","author":[{"family":"Huang","given":"Yi-Fei"},{"family":"Gulko","given":"Brad"},{"family":"Siepel","given":"Adam"}],"issued":{"date-parts":[["2017",4]]}}}],"schema":"https://github.com/citation-style-language/schema/raw/master/csl-citation.json"} </w:instrText>
            </w:r>
            <w:r w:rsidRPr="00E70A8B">
              <w:rPr>
                <w:rFonts w:ascii="Arial" w:hAnsi="Arial" w:cs="Arial"/>
              </w:rPr>
              <w:fldChar w:fldCharType="separate"/>
            </w:r>
            <w:bookmarkStart w:id="90" w:name="__Fieldmark__999_2281253091"/>
            <w:bookmarkStart w:id="91" w:name="__Fieldmark__947_3451003990"/>
            <w:r w:rsidR="004A7EB4">
              <w:rPr>
                <w:rFonts w:ascii="Arial" w:hAnsi="Arial" w:cs="Arial"/>
                <w:szCs w:val="24"/>
                <w:lang w:val="en-GB"/>
              </w:rPr>
              <w:t>[18]</w:t>
            </w:r>
            <w:r w:rsidRPr="00E70A8B">
              <w:rPr>
                <w:rFonts w:ascii="Arial" w:hAnsi="Arial" w:cs="Arial"/>
              </w:rPr>
              <w:fldChar w:fldCharType="end"/>
            </w:r>
            <w:bookmarkEnd w:id="90"/>
            <w:bookmarkEnd w:id="91"/>
          </w:p>
        </w:tc>
      </w:tr>
      <w:tr w:rsidR="00514A54" w:rsidRPr="00E70A8B" w14:paraId="7671A553" w14:textId="77777777">
        <w:tc>
          <w:tcPr>
            <w:tcW w:w="1814" w:type="dxa"/>
            <w:tcBorders>
              <w:top w:val="single" w:sz="2" w:space="0" w:color="000000"/>
              <w:left w:val="single" w:sz="2" w:space="0" w:color="000000"/>
              <w:bottom w:val="single" w:sz="2" w:space="0" w:color="000000"/>
            </w:tcBorders>
            <w:shd w:val="clear" w:color="auto" w:fill="auto"/>
          </w:tcPr>
          <w:p w14:paraId="3501A440" w14:textId="77777777" w:rsidR="00514A54" w:rsidRPr="00E70A8B" w:rsidRDefault="00A80BB8">
            <w:pPr>
              <w:pStyle w:val="TableContents"/>
              <w:rPr>
                <w:rFonts w:ascii="Arial" w:hAnsi="Arial" w:cs="Arial"/>
                <w:lang w:val="en-GB"/>
              </w:rPr>
            </w:pPr>
            <w:proofErr w:type="spellStart"/>
            <w:r w:rsidRPr="00E70A8B">
              <w:rPr>
                <w:rFonts w:ascii="Arial" w:hAnsi="Arial" w:cs="Arial"/>
                <w:lang w:val="en-GB"/>
              </w:rPr>
              <w:t>FitCons</w:t>
            </w:r>
            <w:proofErr w:type="spellEnd"/>
          </w:p>
        </w:tc>
        <w:tc>
          <w:tcPr>
            <w:tcW w:w="1814" w:type="dxa"/>
            <w:tcBorders>
              <w:top w:val="single" w:sz="2" w:space="0" w:color="000000"/>
              <w:left w:val="single" w:sz="2" w:space="0" w:color="000000"/>
              <w:bottom w:val="single" w:sz="2" w:space="0" w:color="000000"/>
            </w:tcBorders>
            <w:shd w:val="clear" w:color="auto" w:fill="auto"/>
          </w:tcPr>
          <w:p w14:paraId="1B06F342" w14:textId="77777777" w:rsidR="00514A54" w:rsidRPr="00E70A8B" w:rsidRDefault="00A80BB8">
            <w:pPr>
              <w:pStyle w:val="TableContents"/>
              <w:rPr>
                <w:rFonts w:ascii="Arial" w:hAnsi="Arial" w:cs="Arial"/>
                <w:lang w:val="en-GB"/>
              </w:rPr>
            </w:pPr>
            <w:r w:rsidRPr="00E70A8B">
              <w:rPr>
                <w:rFonts w:ascii="Arial" w:hAnsi="Arial" w:cs="Arial"/>
                <w:lang w:val="en-GB"/>
              </w:rPr>
              <w:t>Evaluation of sequence-constraint at base-level within different genomic regions identified from biochemical features.</w:t>
            </w:r>
          </w:p>
        </w:tc>
        <w:tc>
          <w:tcPr>
            <w:tcW w:w="3747" w:type="dxa"/>
            <w:tcBorders>
              <w:top w:val="single" w:sz="2" w:space="0" w:color="000000"/>
              <w:left w:val="single" w:sz="2" w:space="0" w:color="000000"/>
              <w:bottom w:val="single" w:sz="2" w:space="0" w:color="000000"/>
            </w:tcBorders>
            <w:shd w:val="clear" w:color="auto" w:fill="auto"/>
          </w:tcPr>
          <w:p w14:paraId="74AEF3CE" w14:textId="77777777" w:rsidR="00514A54" w:rsidRPr="00E70A8B" w:rsidRDefault="00514A54">
            <w:pPr>
              <w:pStyle w:val="TableContents"/>
              <w:rPr>
                <w:rFonts w:ascii="Arial" w:hAnsi="Arial" w:cs="Arial"/>
                <w:lang w:val="en-GB"/>
              </w:rPr>
            </w:pPr>
          </w:p>
        </w:tc>
        <w:tc>
          <w:tcPr>
            <w:tcW w:w="1044" w:type="dxa"/>
            <w:tcBorders>
              <w:top w:val="single" w:sz="2" w:space="0" w:color="000000"/>
              <w:left w:val="single" w:sz="2" w:space="0" w:color="000000"/>
              <w:bottom w:val="single" w:sz="2" w:space="0" w:color="000000"/>
            </w:tcBorders>
            <w:shd w:val="clear" w:color="auto" w:fill="auto"/>
          </w:tcPr>
          <w:p w14:paraId="76CC14F4" w14:textId="77777777" w:rsidR="00514A54" w:rsidRPr="00E70A8B" w:rsidRDefault="00514A54">
            <w:pPr>
              <w:pStyle w:val="TableContents"/>
              <w:rPr>
                <w:rFonts w:ascii="Arial" w:hAnsi="Arial" w:cs="Arial"/>
                <w:lang w:val="en-GB"/>
              </w:rPr>
            </w:pPr>
          </w:p>
        </w:tc>
        <w:tc>
          <w:tcPr>
            <w:tcW w:w="653" w:type="dxa"/>
            <w:tcBorders>
              <w:top w:val="single" w:sz="2" w:space="0" w:color="000000"/>
              <w:left w:val="single" w:sz="2" w:space="0" w:color="000000"/>
              <w:bottom w:val="single" w:sz="2" w:space="0" w:color="000000"/>
              <w:right w:val="single" w:sz="2" w:space="0" w:color="000000"/>
            </w:tcBorders>
            <w:shd w:val="clear" w:color="auto" w:fill="auto"/>
          </w:tcPr>
          <w:p w14:paraId="0E4CBCDF" w14:textId="371AE19B"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CTAUI3pj","properties":{"formattedCitation":"[19]","plainCitation":"[19]","noteIndex":0},"citationItems":[{"id":5051,"uris":["http://zotero.org/groups/2472009/items/P478JU2G"],"uri":["http://zotero.org/groups/2472009/items/P478JU2G"],"itemData":{"id":5051,"type":"article-journal","abstract":"We describe a new computational method for estimating the probability that a point mutation at each position in a genome will influence fitness. These 'fitness consequence' (fitCons) scores serve as evolution-based measures of potential genomic function. Our approach is to cluster genomic positions into groups exhibiting distinct 'fingerprints' on the basis of high-throughput functional genomic data, then to estimate a probability of fitness consequences for each group from associated patterns of genetic polymorphism and divergence. We have generated fitCons scores for three human cell types on the basis of public data from ENCODE. In comparison with conventional conservation scores, fitCons scores show considerably improved prediction power for cis regulatory elements. In addition, fitCons scores indicate that 4.2-7.5% of nucleotides in the human genome have influenced fitness since the human-chimpanzee divergence, and they suggest that recent evolutionary turnover has had limited impact on the functional content of the genome.","container-title":"Nature Genetics","DOI":"10.1038/ng.3196","ISSN":"1546-1718","issue":"3","journalAbbreviation":"Nat Genet","language":"eng","note":"PMID: 25599402\nPMCID: PMC4342276","page":"276-283","source":"PubMed","title":"A method for calculating probabilities of fitness consequences for point mutations across the human genome","volume":"47","author":[{"family":"Gulko","given":"Brad"},{"family":"Hubisz","given":"Melissa J."},{"family":"Gronau","given":"Ilan"},{"family":"Siepel","given":"Adam"}],"issued":{"date-parts":[["2015",3]]}}}],"schema":"https://github.com/citation-style-language/schema/raw/master/csl-citation.json"} </w:instrText>
            </w:r>
            <w:r w:rsidRPr="00E70A8B">
              <w:rPr>
                <w:rFonts w:ascii="Arial" w:hAnsi="Arial" w:cs="Arial"/>
              </w:rPr>
              <w:fldChar w:fldCharType="separate"/>
            </w:r>
            <w:bookmarkStart w:id="92" w:name="__Fieldmark__1008_2281253091"/>
            <w:bookmarkStart w:id="93" w:name="__Fieldmark__954_3451003990"/>
            <w:r w:rsidR="004A7EB4">
              <w:rPr>
                <w:rFonts w:ascii="Arial" w:hAnsi="Arial" w:cs="Arial"/>
                <w:szCs w:val="24"/>
                <w:lang w:val="en-GB"/>
              </w:rPr>
              <w:t>[19]</w:t>
            </w:r>
            <w:r w:rsidRPr="00E70A8B">
              <w:rPr>
                <w:rFonts w:ascii="Arial" w:hAnsi="Arial" w:cs="Arial"/>
              </w:rPr>
              <w:fldChar w:fldCharType="end"/>
            </w:r>
            <w:bookmarkEnd w:id="92"/>
            <w:bookmarkEnd w:id="93"/>
          </w:p>
          <w:p w14:paraId="30F65D9A" w14:textId="77777777" w:rsidR="00514A54" w:rsidRPr="00E70A8B" w:rsidRDefault="00514A54">
            <w:pPr>
              <w:pStyle w:val="TableContents"/>
              <w:rPr>
                <w:rFonts w:ascii="Arial" w:hAnsi="Arial" w:cs="Arial"/>
                <w:lang w:val="en-GB"/>
              </w:rPr>
            </w:pPr>
          </w:p>
        </w:tc>
      </w:tr>
      <w:tr w:rsidR="00514A54" w:rsidRPr="00E70A8B" w14:paraId="2CB16E87" w14:textId="77777777">
        <w:tc>
          <w:tcPr>
            <w:tcW w:w="1814" w:type="dxa"/>
            <w:tcBorders>
              <w:top w:val="single" w:sz="2" w:space="0" w:color="000000"/>
              <w:left w:val="single" w:sz="2" w:space="0" w:color="000000"/>
              <w:bottom w:val="single" w:sz="2" w:space="0" w:color="000000"/>
            </w:tcBorders>
            <w:shd w:val="clear" w:color="auto" w:fill="auto"/>
          </w:tcPr>
          <w:p w14:paraId="00E04CD4" w14:textId="77777777" w:rsidR="00514A54" w:rsidRPr="00E70A8B" w:rsidRDefault="00A80BB8">
            <w:pPr>
              <w:pStyle w:val="TableContents"/>
              <w:rPr>
                <w:rFonts w:ascii="Arial" w:hAnsi="Arial" w:cs="Arial"/>
                <w:lang w:val="en-GB"/>
              </w:rPr>
            </w:pPr>
            <w:r w:rsidRPr="00E70A8B">
              <w:rPr>
                <w:rFonts w:ascii="Arial" w:hAnsi="Arial" w:cs="Arial"/>
                <w:lang w:val="en-GB"/>
              </w:rPr>
              <w:t>CADD</w:t>
            </w:r>
          </w:p>
        </w:tc>
        <w:tc>
          <w:tcPr>
            <w:tcW w:w="1814" w:type="dxa"/>
            <w:tcBorders>
              <w:top w:val="single" w:sz="2" w:space="0" w:color="000000"/>
              <w:left w:val="single" w:sz="2" w:space="0" w:color="000000"/>
              <w:bottom w:val="single" w:sz="2" w:space="0" w:color="000000"/>
            </w:tcBorders>
            <w:shd w:val="clear" w:color="auto" w:fill="auto"/>
          </w:tcPr>
          <w:p w14:paraId="37F0153E" w14:textId="77777777" w:rsidR="00514A54" w:rsidRPr="00E70A8B" w:rsidRDefault="00A80BB8">
            <w:pPr>
              <w:pStyle w:val="TableContents"/>
              <w:rPr>
                <w:rFonts w:ascii="Arial" w:hAnsi="Arial" w:cs="Arial"/>
                <w:lang w:val="en-GB"/>
              </w:rPr>
            </w:pPr>
            <w:r w:rsidRPr="00E70A8B">
              <w:rPr>
                <w:rFonts w:ascii="Arial" w:hAnsi="Arial" w:cs="Arial"/>
                <w:lang w:val="en-GB"/>
              </w:rPr>
              <w:t>Supervised classification with a Support Vector Machine using a linear kernel.</w:t>
            </w:r>
          </w:p>
        </w:tc>
        <w:tc>
          <w:tcPr>
            <w:tcW w:w="3747" w:type="dxa"/>
            <w:tcBorders>
              <w:top w:val="single" w:sz="2" w:space="0" w:color="000000"/>
              <w:left w:val="single" w:sz="2" w:space="0" w:color="000000"/>
              <w:bottom w:val="single" w:sz="2" w:space="0" w:color="000000"/>
            </w:tcBorders>
            <w:shd w:val="clear" w:color="auto" w:fill="auto"/>
          </w:tcPr>
          <w:p w14:paraId="106BB628" w14:textId="77777777" w:rsidR="00514A54" w:rsidRPr="00E70A8B" w:rsidRDefault="00514A54">
            <w:pPr>
              <w:pStyle w:val="TableContents"/>
              <w:rPr>
                <w:rFonts w:ascii="Arial" w:hAnsi="Arial" w:cs="Arial"/>
                <w:lang w:val="en-GB"/>
              </w:rPr>
            </w:pPr>
          </w:p>
        </w:tc>
        <w:tc>
          <w:tcPr>
            <w:tcW w:w="1044" w:type="dxa"/>
            <w:tcBorders>
              <w:top w:val="single" w:sz="2" w:space="0" w:color="000000"/>
              <w:left w:val="single" w:sz="2" w:space="0" w:color="000000"/>
              <w:bottom w:val="single" w:sz="2" w:space="0" w:color="000000"/>
            </w:tcBorders>
            <w:shd w:val="clear" w:color="auto" w:fill="auto"/>
          </w:tcPr>
          <w:p w14:paraId="0F37D82D" w14:textId="77777777" w:rsidR="00514A54" w:rsidRPr="00E70A8B" w:rsidRDefault="00514A54">
            <w:pPr>
              <w:pStyle w:val="TableContents"/>
              <w:rPr>
                <w:rFonts w:ascii="Arial" w:hAnsi="Arial" w:cs="Arial"/>
                <w:lang w:val="en-GB"/>
              </w:rPr>
            </w:pPr>
          </w:p>
        </w:tc>
        <w:tc>
          <w:tcPr>
            <w:tcW w:w="653" w:type="dxa"/>
            <w:tcBorders>
              <w:top w:val="single" w:sz="2" w:space="0" w:color="000000"/>
              <w:left w:val="single" w:sz="2" w:space="0" w:color="000000"/>
              <w:bottom w:val="single" w:sz="2" w:space="0" w:color="000000"/>
              <w:right w:val="single" w:sz="2" w:space="0" w:color="000000"/>
            </w:tcBorders>
            <w:shd w:val="clear" w:color="auto" w:fill="auto"/>
          </w:tcPr>
          <w:p w14:paraId="6C6D004D" w14:textId="3BB79597" w:rsidR="00514A54" w:rsidRPr="00E70A8B" w:rsidRDefault="00A80BB8">
            <w:pPr>
              <w:pStyle w:val="TableContents"/>
              <w:rPr>
                <w:rFonts w:ascii="Arial" w:hAnsi="Arial" w:cs="Arial"/>
              </w:rPr>
            </w:pPr>
            <w:r w:rsidRPr="00E70A8B">
              <w:rPr>
                <w:rFonts w:ascii="Arial" w:hAnsi="Arial" w:cs="Arial"/>
              </w:rPr>
              <w:fldChar w:fldCharType="begin"/>
            </w:r>
            <w:r w:rsidR="004A7EB4">
              <w:rPr>
                <w:rFonts w:ascii="Arial" w:hAnsi="Arial" w:cs="Arial"/>
              </w:rPr>
              <w:instrText xml:space="preserve"> ADDIN ZOTERO_ITEM CSL_CITATION {"citationID":"AJyCBxT3","properties":{"formattedCitation":"[20]","plainCitation":"[20]","noteIndex":0},"citationItems":[{"id":5023,"uris":["http://zotero.org/groups/2472009/items/VTB33CFN"],"uri":["http://zotero.org/groups/2472009/items/VTB33CFN"],"itemData":{"id":5023,"type":"article-journal","abstract":"Jay Shendure, Greg Cooper and colleagues report a framework for annotation of genetic variation, Combined Annotation–Dependent Depletion (CADD), integrating diverse annotations into a single C score. They show that C scores correlate with annotations of functionality, pathogenicity and experimentally measured regulatory effects.","container-title":"Nature Genetics","DOI":"10.1038/ng.2892","ISSN":"1546-1718","issue":"3","language":"en","note":"number: 3\npublisher: Nature Publishing Group","page":"310-315","source":"www-nature-com.insb.bib.cnrs.fr","title":"A general framework for estimating the relative pathogenicity of human genetic variants","volume":"46","author":[{"family":"Kircher","given":"Martin"},{"family":"Witten","given":"Daniela M."},{"family":"Jain","given":"Preti"},{"family":"O'Roak","given":"Brian J."},{"family":"Cooper","given":"Gregory M."},{"family":"Shendure","given":"Jay"}],"issued":{"date-parts":[["2014",3]]}}}],"schema":"https://github.com/citation-style-language/schema/raw/master/csl-citation.json"} </w:instrText>
            </w:r>
            <w:r w:rsidRPr="00E70A8B">
              <w:rPr>
                <w:rFonts w:ascii="Arial" w:hAnsi="Arial" w:cs="Arial"/>
              </w:rPr>
              <w:fldChar w:fldCharType="separate"/>
            </w:r>
            <w:bookmarkStart w:id="94" w:name="__Fieldmark__1017_2281253091"/>
            <w:bookmarkStart w:id="95" w:name="__Fieldmark__961_3451003990"/>
            <w:r w:rsidR="004A7EB4">
              <w:rPr>
                <w:rFonts w:ascii="Arial" w:hAnsi="Arial" w:cs="Arial"/>
                <w:szCs w:val="24"/>
                <w:lang w:val="en-GB"/>
              </w:rPr>
              <w:t>[20]</w:t>
            </w:r>
            <w:r w:rsidRPr="00E70A8B">
              <w:rPr>
                <w:rFonts w:ascii="Arial" w:hAnsi="Arial" w:cs="Arial"/>
              </w:rPr>
              <w:fldChar w:fldCharType="end"/>
            </w:r>
            <w:bookmarkEnd w:id="94"/>
            <w:bookmarkEnd w:id="95"/>
          </w:p>
        </w:tc>
      </w:tr>
    </w:tbl>
    <w:p w14:paraId="2DEA01E4" w14:textId="454A701C" w:rsidR="00514A54" w:rsidRPr="00E70A8B" w:rsidRDefault="007523EE">
      <w:pPr>
        <w:suppressAutoHyphens w:val="0"/>
        <w:spacing w:line="480" w:lineRule="auto"/>
        <w:rPr>
          <w:rFonts w:ascii="Arial" w:hAnsi="Arial" w:cs="Arial"/>
          <w:b/>
          <w:sz w:val="22"/>
          <w:szCs w:val="22"/>
          <w:lang w:val="en-GB"/>
        </w:rPr>
      </w:pPr>
      <w:r>
        <w:rPr>
          <w:rStyle w:val="TitleChar"/>
          <w:rFonts w:ascii="Arial" w:hAnsi="Arial" w:cs="Arial"/>
          <w:b/>
          <w:sz w:val="22"/>
          <w:szCs w:val="22"/>
          <w:lang w:val="en-GB"/>
        </w:rPr>
        <w:t>Table C</w:t>
      </w:r>
      <w:r w:rsidR="00A80BB8" w:rsidRPr="00E70A8B">
        <w:rPr>
          <w:rFonts w:ascii="Arial" w:hAnsi="Arial" w:cs="Arial"/>
          <w:b/>
          <w:lang w:val="en-GB"/>
        </w:rPr>
        <w:t>: Variant scoring methods compared to FINSURF</w:t>
      </w:r>
    </w:p>
    <w:p w14:paraId="0557614C" w14:textId="77777777" w:rsidR="00514A54" w:rsidRPr="00E70A8B" w:rsidRDefault="00514A54">
      <w:pPr>
        <w:rPr>
          <w:rFonts w:ascii="Arial" w:hAnsi="Arial" w:cs="Arial"/>
          <w:lang w:val="en-GB"/>
        </w:rPr>
      </w:pPr>
    </w:p>
    <w:p w14:paraId="043C4F72" w14:textId="77777777" w:rsidR="00514A54" w:rsidRPr="00E70A8B" w:rsidRDefault="00514A54">
      <w:pPr>
        <w:rPr>
          <w:rFonts w:ascii="Arial" w:hAnsi="Arial" w:cs="Arial"/>
          <w:lang w:val="en-GB"/>
        </w:rPr>
      </w:pPr>
    </w:p>
    <w:p w14:paraId="18C069AF" w14:textId="77777777" w:rsidR="00514A54" w:rsidRPr="00E70A8B" w:rsidRDefault="00514A54">
      <w:pPr>
        <w:rPr>
          <w:rFonts w:ascii="Arial" w:hAnsi="Arial" w:cs="Arial"/>
          <w:lang w:val="en-GB"/>
        </w:rPr>
      </w:pPr>
    </w:p>
    <w:p w14:paraId="28A32AEE" w14:textId="77777777" w:rsidR="00514A54" w:rsidRPr="00E70A8B" w:rsidRDefault="00514A54">
      <w:pPr>
        <w:rPr>
          <w:rFonts w:ascii="Arial" w:hAnsi="Arial" w:cs="Arial"/>
          <w:lang w:val="en-GB"/>
        </w:rPr>
      </w:pPr>
    </w:p>
    <w:p w14:paraId="16B2A376" w14:textId="77777777" w:rsidR="00514A54" w:rsidRPr="00E70A8B" w:rsidRDefault="00514A54">
      <w:pPr>
        <w:rPr>
          <w:rFonts w:ascii="Arial" w:hAnsi="Arial" w:cs="Arial"/>
          <w:lang w:val="en-GB"/>
        </w:rPr>
      </w:pPr>
    </w:p>
    <w:p w14:paraId="5E35A5C8" w14:textId="77777777" w:rsidR="00514A54" w:rsidRPr="00E70A8B" w:rsidRDefault="00514A54">
      <w:pPr>
        <w:rPr>
          <w:rFonts w:ascii="Arial" w:hAnsi="Arial" w:cs="Arial"/>
          <w:lang w:val="en-GB"/>
        </w:rPr>
      </w:pPr>
    </w:p>
    <w:p w14:paraId="4B25C12C" w14:textId="77777777" w:rsidR="00514A54" w:rsidRPr="00E70A8B" w:rsidRDefault="00514A54">
      <w:pPr>
        <w:rPr>
          <w:rFonts w:ascii="Arial" w:hAnsi="Arial" w:cs="Arial"/>
          <w:lang w:val="en-GB"/>
        </w:rPr>
      </w:pPr>
    </w:p>
    <w:p w14:paraId="027094D2" w14:textId="77777777" w:rsidR="00514A54" w:rsidRPr="00E70A8B" w:rsidRDefault="00514A54">
      <w:pPr>
        <w:rPr>
          <w:rFonts w:ascii="Arial" w:hAnsi="Arial" w:cs="Arial"/>
          <w:lang w:val="en-GB"/>
        </w:rPr>
      </w:pPr>
    </w:p>
    <w:p w14:paraId="3409FBFB" w14:textId="77777777" w:rsidR="00514A54" w:rsidRPr="00E70A8B" w:rsidRDefault="00514A54">
      <w:pPr>
        <w:rPr>
          <w:rFonts w:ascii="Arial" w:hAnsi="Arial" w:cs="Arial"/>
          <w:lang w:val="en-GB"/>
        </w:rPr>
      </w:pPr>
    </w:p>
    <w:p w14:paraId="7E148ECB" w14:textId="77777777" w:rsidR="00514A54" w:rsidRPr="00E70A8B" w:rsidRDefault="00514A54">
      <w:pPr>
        <w:rPr>
          <w:rFonts w:ascii="Arial" w:hAnsi="Arial" w:cs="Arial"/>
          <w:lang w:val="en-GB"/>
        </w:rPr>
      </w:pPr>
    </w:p>
    <w:p w14:paraId="75B704F1" w14:textId="77777777" w:rsidR="00514A54" w:rsidRPr="00E70A8B" w:rsidRDefault="00514A54">
      <w:pPr>
        <w:rPr>
          <w:rFonts w:ascii="Arial" w:hAnsi="Arial" w:cs="Arial"/>
          <w:lang w:val="en-GB"/>
        </w:rPr>
      </w:pPr>
    </w:p>
    <w:p w14:paraId="094593DB" w14:textId="77777777" w:rsidR="00514A54" w:rsidRPr="00E70A8B" w:rsidRDefault="00514A54">
      <w:pPr>
        <w:rPr>
          <w:rFonts w:ascii="Arial" w:hAnsi="Arial" w:cs="Arial"/>
          <w:lang w:val="en-GB"/>
        </w:rPr>
      </w:pPr>
    </w:p>
    <w:p w14:paraId="4D45E73D" w14:textId="77777777" w:rsidR="00514A54" w:rsidRPr="00E70A8B" w:rsidRDefault="00514A54">
      <w:pPr>
        <w:rPr>
          <w:rFonts w:ascii="Arial" w:hAnsi="Arial" w:cs="Arial"/>
          <w:lang w:val="en-GB"/>
        </w:rPr>
      </w:pPr>
    </w:p>
    <w:p w14:paraId="0DC4EF39" w14:textId="77777777" w:rsidR="00514A54" w:rsidRPr="00E70A8B" w:rsidRDefault="00514A54">
      <w:pPr>
        <w:rPr>
          <w:rFonts w:ascii="Arial" w:hAnsi="Arial" w:cs="Arial"/>
          <w:lang w:val="en-GB"/>
        </w:rPr>
      </w:pPr>
    </w:p>
    <w:p w14:paraId="571A0BF0" w14:textId="77777777" w:rsidR="00514A54" w:rsidRPr="00E70A8B" w:rsidRDefault="00514A54">
      <w:pPr>
        <w:rPr>
          <w:rFonts w:ascii="Arial" w:hAnsi="Arial" w:cs="Arial"/>
          <w:lang w:val="en-GB"/>
        </w:rPr>
      </w:pPr>
    </w:p>
    <w:p w14:paraId="1D48D2CD" w14:textId="77777777" w:rsidR="00514A54" w:rsidRPr="00E70A8B" w:rsidRDefault="00514A54">
      <w:pPr>
        <w:rPr>
          <w:rFonts w:ascii="Arial" w:hAnsi="Arial" w:cs="Arial"/>
          <w:lang w:val="en-GB"/>
        </w:rPr>
      </w:pPr>
    </w:p>
    <w:p w14:paraId="0DCBC96F" w14:textId="77777777" w:rsidR="00514A54" w:rsidRPr="00E70A8B" w:rsidRDefault="00514A54">
      <w:pPr>
        <w:rPr>
          <w:rFonts w:ascii="Arial" w:hAnsi="Arial" w:cs="Arial"/>
          <w:lang w:val="en-GB"/>
        </w:rPr>
      </w:pPr>
    </w:p>
    <w:p w14:paraId="5DFB5B53" w14:textId="77777777" w:rsidR="00514A54" w:rsidRPr="00E70A8B" w:rsidRDefault="00514A54">
      <w:pPr>
        <w:rPr>
          <w:rFonts w:ascii="Arial" w:hAnsi="Arial" w:cs="Arial"/>
          <w:lang w:val="en-GB"/>
        </w:rPr>
      </w:pPr>
    </w:p>
    <w:p w14:paraId="0EEB5B3E" w14:textId="77777777" w:rsidR="00514A54" w:rsidRPr="00E70A8B" w:rsidRDefault="00514A54">
      <w:pPr>
        <w:rPr>
          <w:rFonts w:ascii="Arial" w:hAnsi="Arial" w:cs="Arial"/>
          <w:lang w:val="en-GB"/>
        </w:rPr>
      </w:pPr>
    </w:p>
    <w:p w14:paraId="76181610" w14:textId="77777777" w:rsidR="00514A54" w:rsidRPr="00E70A8B" w:rsidRDefault="00514A54">
      <w:pPr>
        <w:rPr>
          <w:rFonts w:ascii="Arial" w:hAnsi="Arial" w:cs="Arial"/>
          <w:lang w:val="en-GB"/>
        </w:rPr>
      </w:pPr>
    </w:p>
    <w:p w14:paraId="15135B07" w14:textId="77777777" w:rsidR="00514A54" w:rsidRPr="00E70A8B" w:rsidRDefault="00514A54">
      <w:pPr>
        <w:rPr>
          <w:rFonts w:ascii="Arial" w:hAnsi="Arial" w:cs="Arial"/>
          <w:lang w:val="en-GB"/>
        </w:rPr>
      </w:pPr>
    </w:p>
    <w:p w14:paraId="2297CEB9" w14:textId="77777777" w:rsidR="00514A54" w:rsidRPr="00E70A8B" w:rsidRDefault="00514A54">
      <w:pPr>
        <w:rPr>
          <w:rFonts w:ascii="Arial" w:hAnsi="Arial" w:cs="Arial"/>
          <w:lang w:val="en-GB"/>
        </w:rPr>
      </w:pPr>
    </w:p>
    <w:p w14:paraId="34E24502" w14:textId="77777777" w:rsidR="00514A54" w:rsidRPr="00E70A8B" w:rsidRDefault="00514A54">
      <w:pPr>
        <w:rPr>
          <w:rFonts w:ascii="Arial" w:hAnsi="Arial" w:cs="Arial"/>
          <w:lang w:val="en-GB"/>
        </w:rPr>
      </w:pPr>
    </w:p>
    <w:p w14:paraId="677E213C" w14:textId="5C703533" w:rsidR="00514A54" w:rsidRPr="00E70A8B" w:rsidRDefault="00A80BB8">
      <w:pPr>
        <w:rPr>
          <w:rFonts w:ascii="Arial" w:hAnsi="Arial" w:cs="Arial"/>
          <w:lang w:val="en-GB"/>
        </w:rPr>
      </w:pPr>
      <w:r w:rsidRPr="00E70A8B">
        <w:rPr>
          <w:rFonts w:ascii="Arial" w:hAnsi="Arial" w:cs="Arial"/>
          <w:noProof/>
          <w:lang w:val="en-GB"/>
        </w:rPr>
        <w:drawing>
          <wp:anchor distT="0" distB="0" distL="114300" distR="114300" simplePos="0" relativeHeight="3" behindDoc="0" locked="0" layoutInCell="1" allowOverlap="1" wp14:anchorId="5B9005E1" wp14:editId="3F3E6C18">
            <wp:simplePos x="0" y="0"/>
            <wp:positionH relativeFrom="column">
              <wp:posOffset>0</wp:posOffset>
            </wp:positionH>
            <wp:positionV relativeFrom="paragraph">
              <wp:posOffset>635</wp:posOffset>
            </wp:positionV>
            <wp:extent cx="5763895" cy="5869940"/>
            <wp:effectExtent l="0" t="0" r="0" b="0"/>
            <wp:wrapNone/>
            <wp:docPr id="1" name="Image 4" descr="Macintosh HD:Users:hrc:ownCloud:FINSURF_paper:figures:supp_figures:001_FINSURF-CV_negativeCtrls-selection-schemat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4" descr="Macintosh HD:Users:hrc:ownCloud:FINSURF_paper:figures:supp_figures:001_FINSURF-CV_negativeCtrls-selection-schematics.pdf"/>
                    <pic:cNvPicPr>
                      <a:picLocks noChangeAspect="1" noChangeArrowheads="1"/>
                    </pic:cNvPicPr>
                  </pic:nvPicPr>
                  <pic:blipFill>
                    <a:blip r:embed="rId6"/>
                    <a:stretch>
                      <a:fillRect/>
                    </a:stretch>
                  </pic:blipFill>
                  <pic:spPr bwMode="auto">
                    <a:xfrm>
                      <a:off x="0" y="0"/>
                      <a:ext cx="5763895" cy="5869940"/>
                    </a:xfrm>
                    <a:prstGeom prst="rect">
                      <a:avLst/>
                    </a:prstGeom>
                  </pic:spPr>
                </pic:pic>
              </a:graphicData>
            </a:graphic>
          </wp:anchor>
        </w:drawing>
      </w:r>
    </w:p>
    <w:p w14:paraId="6CCDEDE2" w14:textId="77777777" w:rsidR="00514A54" w:rsidRPr="00E70A8B" w:rsidRDefault="00514A54">
      <w:pPr>
        <w:rPr>
          <w:rFonts w:ascii="Arial" w:hAnsi="Arial" w:cs="Arial"/>
          <w:lang w:val="en-GB"/>
        </w:rPr>
      </w:pPr>
    </w:p>
    <w:p w14:paraId="332BF74E" w14:textId="77777777" w:rsidR="00514A54" w:rsidRPr="00E70A8B" w:rsidRDefault="00514A54">
      <w:pPr>
        <w:rPr>
          <w:rFonts w:ascii="Arial" w:hAnsi="Arial" w:cs="Arial"/>
          <w:lang w:val="en-GB"/>
        </w:rPr>
      </w:pPr>
    </w:p>
    <w:p w14:paraId="38BB3D15" w14:textId="77777777" w:rsidR="00514A54" w:rsidRPr="00E70A8B" w:rsidRDefault="00514A54">
      <w:pPr>
        <w:rPr>
          <w:rFonts w:ascii="Arial" w:hAnsi="Arial" w:cs="Arial"/>
          <w:lang w:val="en-GB"/>
        </w:rPr>
      </w:pPr>
    </w:p>
    <w:p w14:paraId="02232EFE" w14:textId="77777777" w:rsidR="00514A54" w:rsidRPr="00E70A8B" w:rsidRDefault="00514A54">
      <w:pPr>
        <w:rPr>
          <w:rFonts w:ascii="Arial" w:hAnsi="Arial" w:cs="Arial"/>
          <w:lang w:val="en-GB"/>
        </w:rPr>
      </w:pPr>
    </w:p>
    <w:p w14:paraId="1ACE6A04" w14:textId="77777777" w:rsidR="00514A54" w:rsidRPr="00E70A8B" w:rsidRDefault="00514A54">
      <w:pPr>
        <w:rPr>
          <w:rFonts w:ascii="Arial" w:hAnsi="Arial" w:cs="Arial"/>
          <w:lang w:val="en-GB"/>
        </w:rPr>
      </w:pPr>
    </w:p>
    <w:p w14:paraId="7BC5E794" w14:textId="77777777" w:rsidR="00514A54" w:rsidRPr="00E70A8B" w:rsidRDefault="00514A54">
      <w:pPr>
        <w:rPr>
          <w:rFonts w:ascii="Arial" w:hAnsi="Arial" w:cs="Arial"/>
          <w:lang w:val="en-GB"/>
        </w:rPr>
      </w:pPr>
    </w:p>
    <w:p w14:paraId="72521E96" w14:textId="77777777" w:rsidR="00514A54" w:rsidRPr="00E70A8B" w:rsidRDefault="00514A54">
      <w:pPr>
        <w:rPr>
          <w:rFonts w:ascii="Arial" w:hAnsi="Arial" w:cs="Arial"/>
          <w:lang w:val="en-GB"/>
        </w:rPr>
      </w:pPr>
    </w:p>
    <w:p w14:paraId="536C4A37" w14:textId="77777777" w:rsidR="00514A54" w:rsidRPr="00E70A8B" w:rsidRDefault="00514A54">
      <w:pPr>
        <w:rPr>
          <w:rFonts w:ascii="Arial" w:hAnsi="Arial" w:cs="Arial"/>
          <w:lang w:val="en-GB"/>
        </w:rPr>
      </w:pPr>
    </w:p>
    <w:p w14:paraId="7C680535" w14:textId="77777777" w:rsidR="00514A54" w:rsidRPr="00E70A8B" w:rsidRDefault="00514A54">
      <w:pPr>
        <w:rPr>
          <w:rFonts w:ascii="Arial" w:hAnsi="Arial" w:cs="Arial"/>
          <w:lang w:val="en-GB"/>
        </w:rPr>
      </w:pPr>
    </w:p>
    <w:p w14:paraId="3D9CAB4E" w14:textId="77777777" w:rsidR="00514A54" w:rsidRPr="00E70A8B" w:rsidRDefault="00514A54">
      <w:pPr>
        <w:rPr>
          <w:rFonts w:ascii="Arial" w:hAnsi="Arial" w:cs="Arial"/>
          <w:lang w:val="en-GB"/>
        </w:rPr>
      </w:pPr>
    </w:p>
    <w:p w14:paraId="3E649C4A" w14:textId="77777777" w:rsidR="00514A54" w:rsidRPr="00E70A8B" w:rsidRDefault="00514A54">
      <w:pPr>
        <w:rPr>
          <w:rFonts w:ascii="Arial" w:hAnsi="Arial" w:cs="Arial"/>
          <w:lang w:val="en-GB"/>
        </w:rPr>
      </w:pPr>
    </w:p>
    <w:p w14:paraId="34CC8B44" w14:textId="77777777" w:rsidR="00514A54" w:rsidRPr="00E70A8B" w:rsidRDefault="00514A54">
      <w:pPr>
        <w:rPr>
          <w:rFonts w:ascii="Arial" w:hAnsi="Arial" w:cs="Arial"/>
          <w:lang w:val="en-GB"/>
        </w:rPr>
      </w:pPr>
    </w:p>
    <w:p w14:paraId="26077504" w14:textId="77777777" w:rsidR="00514A54" w:rsidRPr="00E70A8B" w:rsidRDefault="00514A54">
      <w:pPr>
        <w:rPr>
          <w:rFonts w:ascii="Arial" w:hAnsi="Arial" w:cs="Arial"/>
          <w:lang w:val="en-GB"/>
        </w:rPr>
      </w:pPr>
    </w:p>
    <w:p w14:paraId="0720CE9B" w14:textId="77777777" w:rsidR="00514A54" w:rsidRPr="00E70A8B" w:rsidRDefault="00514A54">
      <w:pPr>
        <w:rPr>
          <w:rFonts w:ascii="Arial" w:hAnsi="Arial" w:cs="Arial"/>
          <w:lang w:val="en-GB"/>
        </w:rPr>
      </w:pPr>
    </w:p>
    <w:p w14:paraId="10A2D3F9" w14:textId="77777777" w:rsidR="00514A54" w:rsidRPr="00E70A8B" w:rsidRDefault="00514A54">
      <w:pPr>
        <w:rPr>
          <w:rFonts w:ascii="Arial" w:hAnsi="Arial" w:cs="Arial"/>
          <w:lang w:val="en-GB"/>
        </w:rPr>
      </w:pPr>
    </w:p>
    <w:p w14:paraId="51AAABC2" w14:textId="77777777" w:rsidR="00514A54" w:rsidRPr="00E70A8B" w:rsidRDefault="00514A54">
      <w:pPr>
        <w:rPr>
          <w:rFonts w:ascii="Arial" w:hAnsi="Arial" w:cs="Arial"/>
          <w:lang w:val="en-GB"/>
        </w:rPr>
      </w:pPr>
    </w:p>
    <w:p w14:paraId="1B8C0313" w14:textId="77777777" w:rsidR="00514A54" w:rsidRPr="00E70A8B" w:rsidRDefault="00514A54">
      <w:pPr>
        <w:rPr>
          <w:rFonts w:ascii="Arial" w:hAnsi="Arial" w:cs="Arial"/>
          <w:lang w:val="en-GB"/>
        </w:rPr>
      </w:pPr>
    </w:p>
    <w:p w14:paraId="655EC252" w14:textId="77777777" w:rsidR="00514A54" w:rsidRPr="00E70A8B" w:rsidRDefault="00514A54">
      <w:pPr>
        <w:rPr>
          <w:rFonts w:ascii="Arial" w:hAnsi="Arial" w:cs="Arial"/>
          <w:lang w:val="en-GB"/>
        </w:rPr>
      </w:pPr>
    </w:p>
    <w:p w14:paraId="7F51BC7F" w14:textId="77777777" w:rsidR="00514A54" w:rsidRPr="00E70A8B" w:rsidRDefault="00514A54">
      <w:pPr>
        <w:rPr>
          <w:rFonts w:ascii="Arial" w:hAnsi="Arial" w:cs="Arial"/>
          <w:lang w:val="en-GB"/>
        </w:rPr>
      </w:pPr>
    </w:p>
    <w:p w14:paraId="7DB945E0" w14:textId="77777777" w:rsidR="00514A54" w:rsidRPr="00E70A8B" w:rsidRDefault="00514A54">
      <w:pPr>
        <w:rPr>
          <w:rFonts w:ascii="Arial" w:hAnsi="Arial" w:cs="Arial"/>
          <w:lang w:val="en-GB"/>
        </w:rPr>
      </w:pPr>
    </w:p>
    <w:p w14:paraId="47BA9863" w14:textId="77777777" w:rsidR="00514A54" w:rsidRPr="00E70A8B" w:rsidRDefault="00514A54">
      <w:pPr>
        <w:rPr>
          <w:rFonts w:ascii="Arial" w:hAnsi="Arial" w:cs="Arial"/>
          <w:lang w:val="en-GB"/>
        </w:rPr>
      </w:pPr>
    </w:p>
    <w:p w14:paraId="5C74EB19" w14:textId="77777777" w:rsidR="00514A54" w:rsidRPr="00E70A8B" w:rsidRDefault="00514A54">
      <w:pPr>
        <w:rPr>
          <w:rFonts w:ascii="Arial" w:hAnsi="Arial" w:cs="Arial"/>
          <w:lang w:val="en-GB"/>
        </w:rPr>
      </w:pPr>
    </w:p>
    <w:p w14:paraId="0C6C15D2" w14:textId="77777777" w:rsidR="00514A54" w:rsidRPr="00E70A8B" w:rsidRDefault="00514A54">
      <w:pPr>
        <w:rPr>
          <w:rFonts w:ascii="Arial" w:hAnsi="Arial" w:cs="Arial"/>
          <w:lang w:val="en-GB"/>
        </w:rPr>
      </w:pPr>
    </w:p>
    <w:p w14:paraId="298DD6CF" w14:textId="77777777" w:rsidR="00514A54" w:rsidRPr="00E70A8B" w:rsidRDefault="00514A54">
      <w:pPr>
        <w:rPr>
          <w:rFonts w:ascii="Arial" w:hAnsi="Arial" w:cs="Arial"/>
          <w:lang w:val="en-GB"/>
        </w:rPr>
      </w:pPr>
    </w:p>
    <w:p w14:paraId="41767B8C" w14:textId="77777777" w:rsidR="00514A54" w:rsidRPr="00E70A8B" w:rsidRDefault="00514A54">
      <w:pPr>
        <w:rPr>
          <w:rFonts w:ascii="Arial" w:hAnsi="Arial" w:cs="Arial"/>
          <w:lang w:val="en-GB"/>
        </w:rPr>
      </w:pPr>
    </w:p>
    <w:p w14:paraId="796E741C" w14:textId="77777777" w:rsidR="00514A54" w:rsidRPr="00E70A8B" w:rsidRDefault="00514A54">
      <w:pPr>
        <w:rPr>
          <w:rFonts w:ascii="Arial" w:hAnsi="Arial" w:cs="Arial"/>
          <w:lang w:val="en-GB"/>
        </w:rPr>
      </w:pPr>
    </w:p>
    <w:p w14:paraId="1D69569A" w14:textId="77777777" w:rsidR="00514A54" w:rsidRPr="00E70A8B" w:rsidRDefault="00514A54">
      <w:pPr>
        <w:rPr>
          <w:rFonts w:ascii="Arial" w:hAnsi="Arial" w:cs="Arial"/>
          <w:lang w:val="en-GB"/>
        </w:rPr>
      </w:pPr>
    </w:p>
    <w:p w14:paraId="6D2C124E" w14:textId="77777777" w:rsidR="00514A54" w:rsidRPr="00E70A8B" w:rsidRDefault="00514A54">
      <w:pPr>
        <w:rPr>
          <w:rFonts w:ascii="Arial" w:hAnsi="Arial" w:cs="Arial"/>
          <w:lang w:val="en-GB"/>
        </w:rPr>
      </w:pPr>
    </w:p>
    <w:p w14:paraId="4EC73BA9" w14:textId="77777777" w:rsidR="00514A54" w:rsidRPr="00E70A8B" w:rsidRDefault="00514A54">
      <w:pPr>
        <w:rPr>
          <w:rFonts w:ascii="Arial" w:hAnsi="Arial" w:cs="Arial"/>
          <w:lang w:val="en-GB"/>
        </w:rPr>
      </w:pPr>
    </w:p>
    <w:p w14:paraId="4C48B004" w14:textId="77777777" w:rsidR="00514A54" w:rsidRPr="00E70A8B" w:rsidRDefault="00514A54">
      <w:pPr>
        <w:rPr>
          <w:rFonts w:ascii="Arial" w:hAnsi="Arial" w:cs="Arial"/>
          <w:lang w:val="en-GB"/>
        </w:rPr>
      </w:pPr>
    </w:p>
    <w:p w14:paraId="1B955954" w14:textId="77777777" w:rsidR="00514A54" w:rsidRPr="00E70A8B" w:rsidRDefault="00514A54">
      <w:pPr>
        <w:rPr>
          <w:rFonts w:ascii="Arial" w:hAnsi="Arial" w:cs="Arial"/>
          <w:lang w:val="en-GB"/>
        </w:rPr>
      </w:pPr>
    </w:p>
    <w:p w14:paraId="4B90B71E" w14:textId="77777777" w:rsidR="00514A54" w:rsidRPr="00E70A8B" w:rsidRDefault="00514A54">
      <w:pPr>
        <w:rPr>
          <w:rFonts w:ascii="Arial" w:hAnsi="Arial" w:cs="Arial"/>
          <w:lang w:val="en-GB"/>
        </w:rPr>
      </w:pPr>
    </w:p>
    <w:p w14:paraId="09CDDE4E" w14:textId="77777777" w:rsidR="00514A54" w:rsidRPr="00E70A8B" w:rsidRDefault="00514A54">
      <w:pPr>
        <w:rPr>
          <w:rFonts w:ascii="Arial" w:hAnsi="Arial" w:cs="Arial"/>
          <w:lang w:val="en-GB"/>
        </w:rPr>
      </w:pPr>
    </w:p>
    <w:p w14:paraId="39D61919" w14:textId="77777777" w:rsidR="00514A54" w:rsidRPr="00E70A8B" w:rsidRDefault="00514A54">
      <w:pPr>
        <w:rPr>
          <w:rFonts w:ascii="Arial" w:hAnsi="Arial" w:cs="Arial"/>
          <w:lang w:val="en-GB"/>
        </w:rPr>
      </w:pPr>
    </w:p>
    <w:p w14:paraId="658DA7DA" w14:textId="77777777" w:rsidR="00514A54" w:rsidRPr="00E70A8B" w:rsidRDefault="00514A54">
      <w:pPr>
        <w:rPr>
          <w:rFonts w:ascii="Arial" w:hAnsi="Arial" w:cs="Arial"/>
          <w:lang w:val="en-GB"/>
        </w:rPr>
      </w:pPr>
    </w:p>
    <w:p w14:paraId="066D32E3" w14:textId="77777777" w:rsidR="00514A54" w:rsidRPr="00E70A8B" w:rsidRDefault="00514A54">
      <w:pPr>
        <w:rPr>
          <w:rFonts w:ascii="Arial" w:hAnsi="Arial" w:cs="Arial"/>
          <w:lang w:val="en-GB"/>
        </w:rPr>
      </w:pPr>
    </w:p>
    <w:p w14:paraId="2645D607" w14:textId="77777777" w:rsidR="00514A54" w:rsidRPr="00E70A8B" w:rsidRDefault="00514A54">
      <w:pPr>
        <w:rPr>
          <w:rFonts w:ascii="Arial" w:hAnsi="Arial" w:cs="Arial"/>
          <w:lang w:val="en-GB"/>
        </w:rPr>
      </w:pPr>
    </w:p>
    <w:p w14:paraId="6030A0C9" w14:textId="77777777" w:rsidR="00514A54" w:rsidRPr="00E70A8B" w:rsidRDefault="00514A54">
      <w:pPr>
        <w:rPr>
          <w:rFonts w:ascii="Arial" w:hAnsi="Arial" w:cs="Arial"/>
          <w:lang w:val="en-GB"/>
        </w:rPr>
      </w:pPr>
    </w:p>
    <w:p w14:paraId="44951B7B" w14:textId="77777777" w:rsidR="00514A54" w:rsidRPr="00E70A8B" w:rsidRDefault="00514A54">
      <w:pPr>
        <w:rPr>
          <w:rFonts w:ascii="Arial" w:hAnsi="Arial" w:cs="Arial"/>
          <w:lang w:val="en-GB"/>
        </w:rPr>
      </w:pPr>
    </w:p>
    <w:p w14:paraId="274C1D12" w14:textId="77777777" w:rsidR="00514A54" w:rsidRPr="00E70A8B" w:rsidRDefault="00514A54">
      <w:pPr>
        <w:rPr>
          <w:rFonts w:ascii="Arial" w:hAnsi="Arial" w:cs="Arial"/>
          <w:lang w:val="en-GB"/>
        </w:rPr>
      </w:pPr>
    </w:p>
    <w:p w14:paraId="2E03F7C8" w14:textId="77777777" w:rsidR="00514A54" w:rsidRPr="00E70A8B" w:rsidRDefault="00514A54">
      <w:pPr>
        <w:rPr>
          <w:rFonts w:ascii="Arial" w:hAnsi="Arial" w:cs="Arial"/>
          <w:lang w:val="en-GB"/>
        </w:rPr>
      </w:pPr>
    </w:p>
    <w:p w14:paraId="69458EFE" w14:textId="54C920D4" w:rsidR="00514A54" w:rsidRPr="00E70A8B" w:rsidRDefault="00A80BB8">
      <w:pPr>
        <w:rPr>
          <w:rFonts w:ascii="Arial" w:hAnsi="Arial" w:cs="Arial"/>
          <w:lang w:val="en-GB"/>
        </w:rPr>
      </w:pPr>
      <w:r w:rsidRPr="00E70A8B">
        <w:rPr>
          <w:rFonts w:ascii="Arial" w:hAnsi="Arial" w:cs="Arial"/>
          <w:b/>
          <w:lang w:val="en-GB"/>
        </w:rPr>
        <w:t>Fig</w:t>
      </w:r>
      <w:r w:rsidR="00826FD0">
        <w:rPr>
          <w:rFonts w:ascii="Arial" w:hAnsi="Arial" w:cs="Arial"/>
          <w:b/>
          <w:lang w:val="en-GB"/>
        </w:rPr>
        <w:t xml:space="preserve"> A</w:t>
      </w:r>
      <w:r w:rsidRPr="00E70A8B">
        <w:rPr>
          <w:rFonts w:ascii="Arial" w:hAnsi="Arial" w:cs="Arial"/>
          <w:b/>
          <w:lang w:val="en-GB"/>
        </w:rPr>
        <w:t>.</w:t>
      </w:r>
      <w:r w:rsidRPr="00E70A8B">
        <w:rPr>
          <w:rFonts w:ascii="Arial" w:hAnsi="Arial" w:cs="Arial"/>
          <w:lang w:val="en-GB"/>
        </w:rPr>
        <w:t xml:space="preserve"> Design and cross-performance evaluation of the random </w:t>
      </w:r>
      <w:proofErr w:type="gramStart"/>
      <w:r w:rsidRPr="00E70A8B">
        <w:rPr>
          <w:rFonts w:ascii="Arial" w:hAnsi="Arial" w:cs="Arial"/>
          <w:lang w:val="en-GB"/>
        </w:rPr>
        <w:t>forests</w:t>
      </w:r>
      <w:proofErr w:type="gramEnd"/>
      <w:r w:rsidRPr="00E70A8B">
        <w:rPr>
          <w:rFonts w:ascii="Arial" w:hAnsi="Arial" w:cs="Arial"/>
          <w:lang w:val="en-GB"/>
        </w:rPr>
        <w:t xml:space="preserve"> models trained with the three approaches for sampling negative control variants. As described in the methods, the Random sampling does not correct for the differences in proportions between positive and negative controls in the different genomic annotations, while the Adjusted model corrects for this. The cross-performance of the models is evaluated by comparison of the ROC and precision-recall curves, recalculated from the </w:t>
      </w:r>
      <w:proofErr w:type="gramStart"/>
      <w:r w:rsidRPr="00E70A8B">
        <w:rPr>
          <w:rFonts w:ascii="Arial" w:hAnsi="Arial" w:cs="Arial"/>
          <w:lang w:val="en-GB"/>
        </w:rPr>
        <w:t>10 fold</w:t>
      </w:r>
      <w:proofErr w:type="gramEnd"/>
      <w:r w:rsidRPr="00E70A8B">
        <w:rPr>
          <w:rFonts w:ascii="Arial" w:hAnsi="Arial" w:cs="Arial"/>
          <w:lang w:val="en-GB"/>
        </w:rPr>
        <w:t xml:space="preserve"> cross validation step of each model (which correspond to the pairs of curves on the diagonal). A given column corresponds to the application of a model on the 10-fold subsets of variants obtained under the different </w:t>
      </w:r>
      <w:proofErr w:type="gramStart"/>
      <w:r w:rsidRPr="00E70A8B">
        <w:rPr>
          <w:rFonts w:ascii="Arial" w:hAnsi="Arial" w:cs="Arial"/>
          <w:lang w:val="en-GB"/>
        </w:rPr>
        <w:t>samples</w:t>
      </w:r>
      <w:proofErr w:type="gramEnd"/>
      <w:r w:rsidRPr="00E70A8B">
        <w:rPr>
          <w:rFonts w:ascii="Arial" w:hAnsi="Arial" w:cs="Arial"/>
          <w:lang w:val="en-GB"/>
        </w:rPr>
        <w:t xml:space="preserve"> methods (with filtering of overlapping variants between training and validation subsets, as described in the methods). Note that to allow the comparison of performances, a second </w:t>
      </w:r>
      <w:proofErr w:type="spellStart"/>
      <w:r w:rsidRPr="00E70A8B">
        <w:rPr>
          <w:rFonts w:ascii="Arial" w:hAnsi="Arial" w:cs="Arial"/>
          <w:lang w:val="en-GB"/>
        </w:rPr>
        <w:t>undersampling</w:t>
      </w:r>
      <w:proofErr w:type="spellEnd"/>
      <w:r w:rsidRPr="00E70A8B">
        <w:rPr>
          <w:rFonts w:ascii="Arial" w:hAnsi="Arial" w:cs="Arial"/>
          <w:lang w:val="en-GB"/>
        </w:rPr>
        <w:t xml:space="preserve"> of negative control variants was performed in the validation subset for the Random and Adjusted models, in order to match the observed proportion of 12.5% of positive controls in the Local sampling dataset. The area under the curves of the average curves is reported in the two tables for each combination of model and validation dataset.</w:t>
      </w:r>
    </w:p>
    <w:p w14:paraId="2C8B9039" w14:textId="77777777" w:rsidR="00514A54" w:rsidRPr="00E70A8B" w:rsidRDefault="00514A54">
      <w:pPr>
        <w:rPr>
          <w:rFonts w:ascii="Arial" w:hAnsi="Arial" w:cs="Arial"/>
          <w:lang w:val="en-GB"/>
        </w:rPr>
      </w:pPr>
    </w:p>
    <w:p w14:paraId="0128AE68" w14:textId="77777777" w:rsidR="00514A54" w:rsidRPr="00E70A8B" w:rsidRDefault="00A80BB8">
      <w:pPr>
        <w:suppressAutoHyphens w:val="0"/>
        <w:rPr>
          <w:rFonts w:ascii="Arial" w:hAnsi="Arial" w:cs="Arial"/>
          <w:highlight w:val="yellow"/>
          <w:lang w:val="en-GB"/>
        </w:rPr>
      </w:pPr>
      <w:r w:rsidRPr="00E70A8B">
        <w:rPr>
          <w:rFonts w:ascii="Arial" w:hAnsi="Arial" w:cs="Arial"/>
          <w:lang w:val="en-US"/>
        </w:rPr>
        <w:br w:type="page"/>
      </w:r>
    </w:p>
    <w:p w14:paraId="10B77B24" w14:textId="6BB68576" w:rsidR="00514A54" w:rsidRPr="00E70A8B" w:rsidRDefault="00A80BB8">
      <w:pPr>
        <w:rPr>
          <w:rFonts w:ascii="Arial" w:hAnsi="Arial" w:cs="Arial"/>
          <w:lang w:val="en-GB"/>
        </w:rPr>
      </w:pPr>
      <w:r w:rsidRPr="00E70A8B">
        <w:rPr>
          <w:rFonts w:ascii="Arial" w:hAnsi="Arial" w:cs="Arial"/>
          <w:noProof/>
        </w:rPr>
        <w:lastRenderedPageBreak/>
        <w:drawing>
          <wp:anchor distT="0" distB="0" distL="0" distR="0" simplePos="0" relativeHeight="5" behindDoc="0" locked="0" layoutInCell="1" allowOverlap="1" wp14:anchorId="58C5A903" wp14:editId="31F1BF31">
            <wp:simplePos x="0" y="0"/>
            <wp:positionH relativeFrom="column">
              <wp:posOffset>0</wp:posOffset>
            </wp:positionH>
            <wp:positionV relativeFrom="paragraph">
              <wp:posOffset>635</wp:posOffset>
            </wp:positionV>
            <wp:extent cx="5760720" cy="3674745"/>
            <wp:effectExtent l="0" t="0" r="0" b="0"/>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7"/>
                    <a:stretch>
                      <a:fillRect/>
                    </a:stretch>
                  </pic:blipFill>
                  <pic:spPr bwMode="auto">
                    <a:xfrm>
                      <a:off x="0" y="0"/>
                      <a:ext cx="5760720" cy="3674745"/>
                    </a:xfrm>
                    <a:prstGeom prst="rect">
                      <a:avLst/>
                    </a:prstGeom>
                  </pic:spPr>
                </pic:pic>
              </a:graphicData>
            </a:graphic>
          </wp:anchor>
        </w:drawing>
      </w:r>
      <w:r w:rsidRPr="00E70A8B">
        <w:rPr>
          <w:rFonts w:ascii="Arial" w:hAnsi="Arial" w:cs="Arial"/>
          <w:b/>
          <w:lang w:val="en-GB"/>
        </w:rPr>
        <w:t>Fig</w:t>
      </w:r>
      <w:r w:rsidR="00826FD0">
        <w:rPr>
          <w:rFonts w:ascii="Arial" w:hAnsi="Arial" w:cs="Arial"/>
          <w:b/>
          <w:lang w:val="en-GB"/>
        </w:rPr>
        <w:t xml:space="preserve"> B</w:t>
      </w:r>
      <w:r w:rsidRPr="00E70A8B">
        <w:rPr>
          <w:rFonts w:ascii="Arial" w:hAnsi="Arial" w:cs="Arial"/>
          <w:b/>
          <w:lang w:val="en-GB"/>
        </w:rPr>
        <w:t>.</w:t>
      </w:r>
      <w:r w:rsidRPr="00E70A8B">
        <w:rPr>
          <w:rFonts w:ascii="Arial" w:hAnsi="Arial" w:cs="Arial"/>
          <w:lang w:val="en-GB"/>
        </w:rPr>
        <w:t xml:space="preserve"> Comparison of the cross-validation scheme for separating training and validation sets of variants. Separability plots include the Receiver Operating </w:t>
      </w:r>
      <w:proofErr w:type="gramStart"/>
      <w:r w:rsidRPr="00E70A8B">
        <w:rPr>
          <w:rFonts w:ascii="Arial" w:hAnsi="Arial" w:cs="Arial"/>
          <w:lang w:val="en-GB"/>
        </w:rPr>
        <w:t>Curve  (</w:t>
      </w:r>
      <w:proofErr w:type="gramEnd"/>
      <w:r w:rsidRPr="00E70A8B">
        <w:rPr>
          <w:rFonts w:ascii="Arial" w:hAnsi="Arial" w:cs="Arial"/>
          <w:lang w:val="en-GB"/>
        </w:rPr>
        <w:t xml:space="preserve">ROC) and Precision Recall Curve (PRC) averaged over 10-fold cross-validation, as well as the density plot of positive and negative controls over the range of FINSURF predicted scores. </w:t>
      </w:r>
      <w:r w:rsidRPr="00E70A8B">
        <w:rPr>
          <w:rFonts w:ascii="Arial" w:hAnsi="Arial" w:cs="Arial"/>
          <w:b/>
          <w:bCs/>
          <w:lang w:val="en-GB"/>
        </w:rPr>
        <w:t xml:space="preserve">a. </w:t>
      </w:r>
      <w:r w:rsidRPr="00E70A8B">
        <w:rPr>
          <w:rFonts w:ascii="Arial" w:hAnsi="Arial" w:cs="Arial"/>
          <w:lang w:val="en-GB"/>
        </w:rPr>
        <w:t>Results from a 10-fold cross-validation where variants were separated taking into account the</w:t>
      </w:r>
      <w:r w:rsidR="001B5B84" w:rsidRPr="00E70A8B">
        <w:rPr>
          <w:rFonts w:ascii="Arial" w:hAnsi="Arial" w:cs="Arial"/>
          <w:lang w:val="en-GB"/>
        </w:rPr>
        <w:t>ir</w:t>
      </w:r>
      <w:r w:rsidRPr="00E70A8B">
        <w:rPr>
          <w:rFonts w:ascii="Arial" w:hAnsi="Arial" w:cs="Arial"/>
          <w:lang w:val="en-GB"/>
        </w:rPr>
        <w:t xml:space="preserve"> locali</w:t>
      </w:r>
      <w:r w:rsidR="001B5B84" w:rsidRPr="00E70A8B">
        <w:rPr>
          <w:rFonts w:ascii="Arial" w:hAnsi="Arial" w:cs="Arial"/>
          <w:lang w:val="en-GB"/>
        </w:rPr>
        <w:t>sa</w:t>
      </w:r>
      <w:r w:rsidRPr="00E70A8B">
        <w:rPr>
          <w:rFonts w:ascii="Arial" w:hAnsi="Arial" w:cs="Arial"/>
          <w:lang w:val="en-GB"/>
        </w:rPr>
        <w:t xml:space="preserve">tion within cytogenetic bands. Variants (whether negative or positive controls) within a certain cytogenetic band are randomly assigned to one of the 10 folds for the cross-validation, ensuring that information from their local genomic context will not leak from the training set to the validation set.   This approach is the one retained for all cross-validations experiments in our analyses. Note that these ROC and PRC are the one presented in the </w:t>
      </w:r>
      <w:r w:rsidR="00174314">
        <w:rPr>
          <w:rFonts w:ascii="Arial" w:hAnsi="Arial" w:cs="Arial"/>
          <w:lang w:val="en-GB"/>
        </w:rPr>
        <w:t>Fig A in S1 Text</w:t>
      </w:r>
      <w:r w:rsidRPr="00E70A8B">
        <w:rPr>
          <w:rFonts w:ascii="Arial" w:hAnsi="Arial" w:cs="Arial"/>
          <w:lang w:val="en-GB"/>
        </w:rPr>
        <w:t xml:space="preserve"> and</w:t>
      </w:r>
      <w:r w:rsidR="00174314">
        <w:rPr>
          <w:rFonts w:ascii="Arial" w:hAnsi="Arial" w:cs="Arial"/>
          <w:lang w:val="en-GB"/>
        </w:rPr>
        <w:t xml:space="preserve"> Fig</w:t>
      </w:r>
      <w:r w:rsidRPr="00E70A8B">
        <w:rPr>
          <w:rFonts w:ascii="Arial" w:hAnsi="Arial" w:cs="Arial"/>
          <w:lang w:val="en-GB"/>
        </w:rPr>
        <w:t xml:space="preserve"> 2. </w:t>
      </w:r>
      <w:r w:rsidRPr="00E70A8B">
        <w:rPr>
          <w:rFonts w:ascii="Arial" w:hAnsi="Arial" w:cs="Arial"/>
          <w:b/>
          <w:bCs/>
          <w:lang w:val="en-GB"/>
        </w:rPr>
        <w:t xml:space="preserve">b. </w:t>
      </w:r>
      <w:r w:rsidRPr="00E70A8B">
        <w:rPr>
          <w:rFonts w:ascii="Arial" w:hAnsi="Arial" w:cs="Arial"/>
          <w:lang w:val="en-GB"/>
        </w:rPr>
        <w:t>Results from a 10-fold “Stratified” cross-validation, where only the imbalance of positive and negative variants was taken care of by the stratification procedure. The much better performance and cleaner separation between classes highlights data leakage from separating at random into train and validation sets variants that might share common genomic context.</w:t>
      </w:r>
      <w:r w:rsidRPr="00E70A8B">
        <w:rPr>
          <w:rFonts w:ascii="Arial" w:hAnsi="Arial" w:cs="Arial"/>
          <w:lang w:val="en-US"/>
        </w:rPr>
        <w:br w:type="page"/>
      </w:r>
    </w:p>
    <w:p w14:paraId="69FBBFC3" w14:textId="77777777" w:rsidR="00514A54" w:rsidRPr="00E70A8B" w:rsidRDefault="00514A54">
      <w:pPr>
        <w:rPr>
          <w:rFonts w:ascii="Arial" w:hAnsi="Arial" w:cs="Arial"/>
          <w:lang w:val="en-GB"/>
        </w:rPr>
      </w:pPr>
    </w:p>
    <w:p w14:paraId="79F87D35" w14:textId="12F488F0" w:rsidR="00514A54" w:rsidRPr="00E70A8B" w:rsidRDefault="00A80BB8">
      <w:pPr>
        <w:rPr>
          <w:rFonts w:ascii="Arial" w:hAnsi="Arial" w:cs="Arial"/>
          <w:lang w:val="en-GB"/>
        </w:rPr>
      </w:pPr>
      <w:r w:rsidRPr="00E70A8B">
        <w:rPr>
          <w:rFonts w:ascii="Arial" w:hAnsi="Arial" w:cs="Arial"/>
          <w:noProof/>
          <w:lang w:val="en-GB"/>
        </w:rPr>
        <w:drawing>
          <wp:anchor distT="0" distB="0" distL="114300" distR="114300" simplePos="0" relativeHeight="4" behindDoc="0" locked="0" layoutInCell="1" allowOverlap="1" wp14:anchorId="2240923F" wp14:editId="22372D64">
            <wp:simplePos x="0" y="0"/>
            <wp:positionH relativeFrom="column">
              <wp:posOffset>0</wp:posOffset>
            </wp:positionH>
            <wp:positionV relativeFrom="paragraph">
              <wp:posOffset>635</wp:posOffset>
            </wp:positionV>
            <wp:extent cx="5755640" cy="4269740"/>
            <wp:effectExtent l="0" t="0" r="0" b="0"/>
            <wp:wrapNone/>
            <wp:docPr id="3" name="Image 5" descr="Macintosh HD:Users:hrc:ownCloud:FINSURF_paper:figures:supp_figures:002_FINSURF-full-CytobandMatch_genomiser_eval_model-comparison-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5" descr="Macintosh HD:Users:hrc:ownCloud:FINSURF_paper:figures:supp_figures:002_FINSURF-full-CytobandMatch_genomiser_eval_model-comparison-plot.pdf"/>
                    <pic:cNvPicPr>
                      <a:picLocks noChangeAspect="1" noChangeArrowheads="1"/>
                    </pic:cNvPicPr>
                  </pic:nvPicPr>
                  <pic:blipFill>
                    <a:blip r:embed="rId8"/>
                    <a:stretch>
                      <a:fillRect/>
                    </a:stretch>
                  </pic:blipFill>
                  <pic:spPr bwMode="auto">
                    <a:xfrm>
                      <a:off x="0" y="0"/>
                      <a:ext cx="5755640" cy="4269740"/>
                    </a:xfrm>
                    <a:prstGeom prst="rect">
                      <a:avLst/>
                    </a:prstGeom>
                  </pic:spPr>
                </pic:pic>
              </a:graphicData>
            </a:graphic>
          </wp:anchor>
        </w:drawing>
      </w:r>
    </w:p>
    <w:p w14:paraId="4CE848D9" w14:textId="77777777" w:rsidR="00514A54" w:rsidRPr="00E70A8B" w:rsidRDefault="00514A54">
      <w:pPr>
        <w:rPr>
          <w:rFonts w:ascii="Arial" w:hAnsi="Arial" w:cs="Arial"/>
          <w:lang w:val="en-GB"/>
        </w:rPr>
      </w:pPr>
    </w:p>
    <w:p w14:paraId="063F8A92" w14:textId="77777777" w:rsidR="00514A54" w:rsidRPr="00E70A8B" w:rsidRDefault="00514A54">
      <w:pPr>
        <w:rPr>
          <w:rFonts w:ascii="Arial" w:hAnsi="Arial" w:cs="Arial"/>
          <w:lang w:val="en-GB"/>
        </w:rPr>
      </w:pPr>
    </w:p>
    <w:p w14:paraId="4EB3BF6E" w14:textId="77777777" w:rsidR="00514A54" w:rsidRPr="00E70A8B" w:rsidRDefault="00514A54">
      <w:pPr>
        <w:rPr>
          <w:rFonts w:ascii="Arial" w:hAnsi="Arial" w:cs="Arial"/>
          <w:lang w:val="en-GB"/>
        </w:rPr>
      </w:pPr>
    </w:p>
    <w:p w14:paraId="60C3C83C" w14:textId="77777777" w:rsidR="00514A54" w:rsidRPr="00E70A8B" w:rsidRDefault="00514A54">
      <w:pPr>
        <w:rPr>
          <w:rFonts w:ascii="Arial" w:hAnsi="Arial" w:cs="Arial"/>
          <w:lang w:val="en-GB"/>
        </w:rPr>
      </w:pPr>
    </w:p>
    <w:p w14:paraId="51E58781" w14:textId="77777777" w:rsidR="00514A54" w:rsidRPr="00E70A8B" w:rsidRDefault="00514A54">
      <w:pPr>
        <w:rPr>
          <w:rFonts w:ascii="Arial" w:hAnsi="Arial" w:cs="Arial"/>
          <w:lang w:val="en-GB"/>
        </w:rPr>
      </w:pPr>
    </w:p>
    <w:p w14:paraId="6D8C344E" w14:textId="77777777" w:rsidR="00514A54" w:rsidRPr="00E70A8B" w:rsidRDefault="00514A54">
      <w:pPr>
        <w:rPr>
          <w:rFonts w:ascii="Arial" w:hAnsi="Arial" w:cs="Arial"/>
          <w:lang w:val="en-GB"/>
        </w:rPr>
      </w:pPr>
    </w:p>
    <w:p w14:paraId="36BF8960" w14:textId="77777777" w:rsidR="00514A54" w:rsidRPr="00E70A8B" w:rsidRDefault="00514A54">
      <w:pPr>
        <w:rPr>
          <w:rFonts w:ascii="Arial" w:hAnsi="Arial" w:cs="Arial"/>
          <w:lang w:val="en-GB"/>
        </w:rPr>
      </w:pPr>
    </w:p>
    <w:p w14:paraId="6D05F739" w14:textId="77777777" w:rsidR="00514A54" w:rsidRPr="00E70A8B" w:rsidRDefault="00514A54">
      <w:pPr>
        <w:rPr>
          <w:rFonts w:ascii="Arial" w:hAnsi="Arial" w:cs="Arial"/>
          <w:lang w:val="en-GB"/>
        </w:rPr>
      </w:pPr>
    </w:p>
    <w:p w14:paraId="18EA2D43" w14:textId="77777777" w:rsidR="00514A54" w:rsidRPr="00E70A8B" w:rsidRDefault="00514A54">
      <w:pPr>
        <w:rPr>
          <w:rFonts w:ascii="Arial" w:hAnsi="Arial" w:cs="Arial"/>
          <w:lang w:val="en-GB"/>
        </w:rPr>
      </w:pPr>
    </w:p>
    <w:p w14:paraId="6AD71803" w14:textId="77777777" w:rsidR="00514A54" w:rsidRPr="00E70A8B" w:rsidRDefault="00514A54">
      <w:pPr>
        <w:rPr>
          <w:rFonts w:ascii="Arial" w:hAnsi="Arial" w:cs="Arial"/>
          <w:lang w:val="en-GB"/>
        </w:rPr>
      </w:pPr>
    </w:p>
    <w:p w14:paraId="58C11F87" w14:textId="77777777" w:rsidR="00514A54" w:rsidRPr="00E70A8B" w:rsidRDefault="00514A54">
      <w:pPr>
        <w:rPr>
          <w:rFonts w:ascii="Arial" w:hAnsi="Arial" w:cs="Arial"/>
          <w:lang w:val="en-GB"/>
        </w:rPr>
      </w:pPr>
    </w:p>
    <w:p w14:paraId="03E36260" w14:textId="77777777" w:rsidR="00514A54" w:rsidRPr="00E70A8B" w:rsidRDefault="00514A54">
      <w:pPr>
        <w:rPr>
          <w:rFonts w:ascii="Arial" w:hAnsi="Arial" w:cs="Arial"/>
          <w:lang w:val="en-GB"/>
        </w:rPr>
      </w:pPr>
    </w:p>
    <w:p w14:paraId="4541B8AB" w14:textId="77777777" w:rsidR="00514A54" w:rsidRPr="00E70A8B" w:rsidRDefault="00514A54">
      <w:pPr>
        <w:rPr>
          <w:rFonts w:ascii="Arial" w:hAnsi="Arial" w:cs="Arial"/>
          <w:lang w:val="en-GB"/>
        </w:rPr>
      </w:pPr>
    </w:p>
    <w:p w14:paraId="05565004" w14:textId="77777777" w:rsidR="00514A54" w:rsidRPr="00E70A8B" w:rsidRDefault="00514A54">
      <w:pPr>
        <w:rPr>
          <w:rFonts w:ascii="Arial" w:hAnsi="Arial" w:cs="Arial"/>
          <w:lang w:val="en-GB"/>
        </w:rPr>
      </w:pPr>
    </w:p>
    <w:p w14:paraId="5B485F66" w14:textId="77777777" w:rsidR="00514A54" w:rsidRPr="00E70A8B" w:rsidRDefault="00514A54">
      <w:pPr>
        <w:rPr>
          <w:rFonts w:ascii="Arial" w:hAnsi="Arial" w:cs="Arial"/>
          <w:lang w:val="en-GB"/>
        </w:rPr>
      </w:pPr>
    </w:p>
    <w:p w14:paraId="0280C3DE" w14:textId="77777777" w:rsidR="00514A54" w:rsidRPr="00E70A8B" w:rsidRDefault="00514A54">
      <w:pPr>
        <w:rPr>
          <w:rFonts w:ascii="Arial" w:hAnsi="Arial" w:cs="Arial"/>
          <w:lang w:val="en-GB"/>
        </w:rPr>
      </w:pPr>
    </w:p>
    <w:p w14:paraId="20E6E023" w14:textId="77777777" w:rsidR="00514A54" w:rsidRPr="00E70A8B" w:rsidRDefault="00514A54">
      <w:pPr>
        <w:rPr>
          <w:rFonts w:ascii="Arial" w:hAnsi="Arial" w:cs="Arial"/>
          <w:lang w:val="en-GB"/>
        </w:rPr>
      </w:pPr>
    </w:p>
    <w:p w14:paraId="543152F1" w14:textId="77777777" w:rsidR="00514A54" w:rsidRPr="00E70A8B" w:rsidRDefault="00514A54">
      <w:pPr>
        <w:rPr>
          <w:rFonts w:ascii="Arial" w:hAnsi="Arial" w:cs="Arial"/>
          <w:lang w:val="en-GB"/>
        </w:rPr>
      </w:pPr>
    </w:p>
    <w:p w14:paraId="0347C930" w14:textId="77777777" w:rsidR="00514A54" w:rsidRPr="00E70A8B" w:rsidRDefault="00514A54">
      <w:pPr>
        <w:rPr>
          <w:rFonts w:ascii="Arial" w:hAnsi="Arial" w:cs="Arial"/>
          <w:lang w:val="en-GB"/>
        </w:rPr>
      </w:pPr>
    </w:p>
    <w:p w14:paraId="73FDDD8C" w14:textId="77777777" w:rsidR="00514A54" w:rsidRPr="00E70A8B" w:rsidRDefault="00514A54">
      <w:pPr>
        <w:rPr>
          <w:rFonts w:ascii="Arial" w:hAnsi="Arial" w:cs="Arial"/>
          <w:lang w:val="en-GB"/>
        </w:rPr>
      </w:pPr>
    </w:p>
    <w:p w14:paraId="6D293D05" w14:textId="77777777" w:rsidR="00514A54" w:rsidRPr="00E70A8B" w:rsidRDefault="00514A54">
      <w:pPr>
        <w:rPr>
          <w:rFonts w:ascii="Arial" w:hAnsi="Arial" w:cs="Arial"/>
          <w:lang w:val="en-GB"/>
        </w:rPr>
      </w:pPr>
    </w:p>
    <w:p w14:paraId="6216CEA4" w14:textId="77777777" w:rsidR="00514A54" w:rsidRPr="00E70A8B" w:rsidRDefault="00514A54">
      <w:pPr>
        <w:rPr>
          <w:rFonts w:ascii="Arial" w:hAnsi="Arial" w:cs="Arial"/>
          <w:lang w:val="en-GB"/>
        </w:rPr>
      </w:pPr>
    </w:p>
    <w:p w14:paraId="20026417" w14:textId="77777777" w:rsidR="00514A54" w:rsidRPr="00E70A8B" w:rsidRDefault="00514A54">
      <w:pPr>
        <w:rPr>
          <w:rFonts w:ascii="Arial" w:hAnsi="Arial" w:cs="Arial"/>
          <w:lang w:val="en-GB"/>
        </w:rPr>
      </w:pPr>
    </w:p>
    <w:p w14:paraId="16C67929" w14:textId="77777777" w:rsidR="00514A54" w:rsidRPr="00E70A8B" w:rsidRDefault="00514A54">
      <w:pPr>
        <w:rPr>
          <w:rFonts w:ascii="Arial" w:hAnsi="Arial" w:cs="Arial"/>
          <w:lang w:val="en-GB"/>
        </w:rPr>
      </w:pPr>
    </w:p>
    <w:p w14:paraId="5722D337" w14:textId="77777777" w:rsidR="00514A54" w:rsidRPr="00E70A8B" w:rsidRDefault="00514A54">
      <w:pPr>
        <w:rPr>
          <w:rFonts w:ascii="Arial" w:hAnsi="Arial" w:cs="Arial"/>
          <w:lang w:val="en-GB"/>
        </w:rPr>
      </w:pPr>
    </w:p>
    <w:p w14:paraId="6E0DBD18" w14:textId="77777777" w:rsidR="00514A54" w:rsidRPr="00E70A8B" w:rsidRDefault="00514A54">
      <w:pPr>
        <w:rPr>
          <w:rFonts w:ascii="Arial" w:hAnsi="Arial" w:cs="Arial"/>
          <w:lang w:val="en-GB"/>
        </w:rPr>
      </w:pPr>
    </w:p>
    <w:p w14:paraId="201C32F0" w14:textId="77777777" w:rsidR="00514A54" w:rsidRPr="00E70A8B" w:rsidRDefault="00514A54">
      <w:pPr>
        <w:rPr>
          <w:rFonts w:ascii="Arial" w:hAnsi="Arial" w:cs="Arial"/>
          <w:lang w:val="en-GB"/>
        </w:rPr>
      </w:pPr>
    </w:p>
    <w:p w14:paraId="74DAE658" w14:textId="77777777" w:rsidR="00514A54" w:rsidRPr="00E70A8B" w:rsidRDefault="00514A54">
      <w:pPr>
        <w:rPr>
          <w:rFonts w:ascii="Arial" w:hAnsi="Arial" w:cs="Arial"/>
          <w:lang w:val="en-GB"/>
        </w:rPr>
      </w:pPr>
    </w:p>
    <w:p w14:paraId="0CC3B0EA" w14:textId="77777777" w:rsidR="00514A54" w:rsidRPr="00E70A8B" w:rsidRDefault="00514A54">
      <w:pPr>
        <w:rPr>
          <w:rFonts w:ascii="Arial" w:hAnsi="Arial" w:cs="Arial"/>
          <w:lang w:val="en-GB"/>
        </w:rPr>
      </w:pPr>
    </w:p>
    <w:p w14:paraId="4A66A6B2" w14:textId="77777777" w:rsidR="00514A54" w:rsidRPr="00E70A8B" w:rsidRDefault="00514A54">
      <w:pPr>
        <w:rPr>
          <w:rFonts w:ascii="Arial" w:hAnsi="Arial" w:cs="Arial"/>
          <w:lang w:val="en-GB"/>
        </w:rPr>
      </w:pPr>
    </w:p>
    <w:p w14:paraId="5F15E283" w14:textId="77777777" w:rsidR="00514A54" w:rsidRPr="00E70A8B" w:rsidRDefault="00514A54">
      <w:pPr>
        <w:rPr>
          <w:rFonts w:ascii="Arial" w:hAnsi="Arial" w:cs="Arial"/>
          <w:lang w:val="en-GB"/>
        </w:rPr>
      </w:pPr>
    </w:p>
    <w:p w14:paraId="659FB259" w14:textId="77777777" w:rsidR="00514A54" w:rsidRPr="00E70A8B" w:rsidRDefault="00514A54">
      <w:pPr>
        <w:rPr>
          <w:rFonts w:ascii="Arial" w:hAnsi="Arial" w:cs="Arial"/>
          <w:lang w:val="en-GB"/>
        </w:rPr>
      </w:pPr>
    </w:p>
    <w:p w14:paraId="3A89FCB7" w14:textId="3E1E7E80" w:rsidR="00514A54" w:rsidRPr="00E70A8B" w:rsidRDefault="00A80BB8">
      <w:pPr>
        <w:rPr>
          <w:rFonts w:ascii="Arial" w:hAnsi="Arial" w:cs="Arial"/>
          <w:lang w:val="en-US"/>
        </w:rPr>
      </w:pPr>
      <w:r w:rsidRPr="00E70A8B">
        <w:rPr>
          <w:rFonts w:ascii="Arial" w:hAnsi="Arial" w:cs="Arial"/>
          <w:b/>
          <w:lang w:val="en-GB"/>
        </w:rPr>
        <w:t>Fig</w:t>
      </w:r>
      <w:r w:rsidR="00826FD0">
        <w:rPr>
          <w:rFonts w:ascii="Arial" w:hAnsi="Arial" w:cs="Arial"/>
          <w:b/>
          <w:lang w:val="en-GB"/>
        </w:rPr>
        <w:t xml:space="preserve"> C</w:t>
      </w:r>
      <w:r w:rsidRPr="00E70A8B">
        <w:rPr>
          <w:rFonts w:ascii="Arial" w:hAnsi="Arial" w:cs="Arial"/>
          <w:b/>
          <w:lang w:val="en-GB"/>
        </w:rPr>
        <w:t>.</w:t>
      </w:r>
      <w:r w:rsidRPr="00E70A8B">
        <w:rPr>
          <w:rFonts w:ascii="Arial" w:hAnsi="Arial" w:cs="Arial"/>
          <w:lang w:val="en-GB"/>
        </w:rPr>
        <w:t xml:space="preserve"> Comparison between FINSURF (red lines) and eight other methods also designed to functionally interpret non-coding regulatory variants. </w:t>
      </w:r>
      <w:r w:rsidRPr="00E70A8B">
        <w:rPr>
          <w:rFonts w:ascii="Arial" w:hAnsi="Arial" w:cs="Arial"/>
          <w:b/>
          <w:lang w:val="en-GB"/>
        </w:rPr>
        <w:t>a</w:t>
      </w:r>
      <w:r w:rsidRPr="00E70A8B">
        <w:rPr>
          <w:rFonts w:ascii="Arial" w:hAnsi="Arial" w:cs="Arial"/>
          <w:lang w:val="en-GB"/>
        </w:rPr>
        <w:t xml:space="preserve">. Comparison of performances on the training dataset of FINSURF “Adjusted”. The subsets of variants generated during the 10-fold cross-validation were re-used, by scoring the positive and negative control variants with the other methods. At no time was FINSURF tested on variants used during training. Variants for which a score could not be computed by any one method (e.g. lack of required annotations) were discarded for all methods. The average performance curve of the 10-folds </w:t>
      </w:r>
      <w:proofErr w:type="gramStart"/>
      <w:r w:rsidRPr="00E70A8B">
        <w:rPr>
          <w:rFonts w:ascii="Arial" w:hAnsi="Arial" w:cs="Arial"/>
          <w:lang w:val="en-GB"/>
        </w:rPr>
        <w:t>are</w:t>
      </w:r>
      <w:proofErr w:type="gramEnd"/>
      <w:r w:rsidRPr="00E70A8B">
        <w:rPr>
          <w:rFonts w:ascii="Arial" w:hAnsi="Arial" w:cs="Arial"/>
          <w:lang w:val="en-GB"/>
        </w:rPr>
        <w:t xml:space="preserve"> reported. We note the high precision of the </w:t>
      </w:r>
      <w:proofErr w:type="spellStart"/>
      <w:r w:rsidRPr="00E70A8B">
        <w:rPr>
          <w:rFonts w:ascii="Arial" w:hAnsi="Arial" w:cs="Arial"/>
          <w:lang w:val="en-GB"/>
        </w:rPr>
        <w:t>ReMM</w:t>
      </w:r>
      <w:proofErr w:type="spellEnd"/>
      <w:r w:rsidRPr="00E70A8B">
        <w:rPr>
          <w:rFonts w:ascii="Arial" w:hAnsi="Arial" w:cs="Arial"/>
          <w:lang w:val="en-GB"/>
        </w:rPr>
        <w:t xml:space="preserve"> </w:t>
      </w:r>
      <w:proofErr w:type="spellStart"/>
      <w:r w:rsidRPr="00E70A8B">
        <w:rPr>
          <w:rFonts w:ascii="Arial" w:hAnsi="Arial" w:cs="Arial"/>
          <w:lang w:val="en-GB"/>
        </w:rPr>
        <w:t>Genomiser</w:t>
      </w:r>
      <w:proofErr w:type="spellEnd"/>
      <w:r w:rsidRPr="00E70A8B">
        <w:rPr>
          <w:rFonts w:ascii="Arial" w:hAnsi="Arial" w:cs="Arial"/>
          <w:lang w:val="en-GB"/>
        </w:rPr>
        <w:t xml:space="preserve"> model, which can be explained by the overlap between the training variants of this model and the HGMD variants used by FINSURF. </w:t>
      </w:r>
      <w:r w:rsidRPr="00E70A8B">
        <w:rPr>
          <w:rFonts w:ascii="Arial" w:hAnsi="Arial" w:cs="Arial"/>
          <w:b/>
          <w:lang w:val="en-GB"/>
        </w:rPr>
        <w:t>b</w:t>
      </w:r>
      <w:r w:rsidRPr="00E70A8B">
        <w:rPr>
          <w:rFonts w:ascii="Arial" w:hAnsi="Arial" w:cs="Arial"/>
          <w:lang w:val="en-GB"/>
        </w:rPr>
        <w:t xml:space="preserve">. Comparison of performances on the subset of 92 </w:t>
      </w:r>
      <w:proofErr w:type="spellStart"/>
      <w:r w:rsidRPr="00E70A8B">
        <w:rPr>
          <w:rFonts w:ascii="Arial" w:hAnsi="Arial" w:cs="Arial"/>
          <w:lang w:val="en-GB"/>
        </w:rPr>
        <w:t>Genomiser</w:t>
      </w:r>
      <w:proofErr w:type="spellEnd"/>
      <w:r w:rsidRPr="00E70A8B">
        <w:rPr>
          <w:rFonts w:ascii="Arial" w:hAnsi="Arial" w:cs="Arial"/>
          <w:lang w:val="en-GB"/>
        </w:rPr>
        <w:t xml:space="preserve"> variants, of which 30 are discarded due to missing scores by at least one method. Negative control variants were re-sampled following the Adjusted sampling procedure, and those found in the training dataset of the FINSURF model were removed. Note that the ROC curve is the one presented in the </w:t>
      </w:r>
      <w:r w:rsidR="00174314">
        <w:rPr>
          <w:rFonts w:ascii="Arial" w:hAnsi="Arial" w:cs="Arial"/>
          <w:lang w:val="en-GB"/>
        </w:rPr>
        <w:t>Fig</w:t>
      </w:r>
      <w:r w:rsidRPr="00E70A8B">
        <w:rPr>
          <w:rFonts w:ascii="Arial" w:hAnsi="Arial" w:cs="Arial"/>
          <w:lang w:val="en-GB"/>
        </w:rPr>
        <w:t xml:space="preserve"> 2d. </w:t>
      </w:r>
    </w:p>
    <w:p w14:paraId="5AB0C009" w14:textId="77777777" w:rsidR="00514A54" w:rsidRPr="00E70A8B" w:rsidRDefault="00514A54">
      <w:pPr>
        <w:rPr>
          <w:rFonts w:ascii="Arial" w:hAnsi="Arial" w:cs="Arial"/>
          <w:lang w:val="en-GB"/>
        </w:rPr>
      </w:pPr>
    </w:p>
    <w:p w14:paraId="49C40504" w14:textId="77777777" w:rsidR="00514A54" w:rsidRPr="00E70A8B" w:rsidRDefault="00514A54">
      <w:pPr>
        <w:rPr>
          <w:rFonts w:ascii="Arial" w:hAnsi="Arial" w:cs="Arial"/>
          <w:lang w:val="en-GB"/>
        </w:rPr>
      </w:pPr>
    </w:p>
    <w:p w14:paraId="00014BF0" w14:textId="77777777" w:rsidR="00514A54" w:rsidRPr="00E70A8B" w:rsidRDefault="00514A54">
      <w:pPr>
        <w:rPr>
          <w:rFonts w:ascii="Arial" w:hAnsi="Arial" w:cs="Arial"/>
          <w:lang w:val="en-GB"/>
        </w:rPr>
      </w:pPr>
    </w:p>
    <w:p w14:paraId="4CCAF5BA" w14:textId="77777777" w:rsidR="00514A54" w:rsidRPr="00E70A8B" w:rsidRDefault="00A80BB8">
      <w:pPr>
        <w:suppressAutoHyphens w:val="0"/>
        <w:rPr>
          <w:rFonts w:ascii="Arial" w:hAnsi="Arial" w:cs="Arial"/>
          <w:highlight w:val="yellow"/>
          <w:lang w:val="en-GB"/>
        </w:rPr>
      </w:pPr>
      <w:r w:rsidRPr="00E70A8B">
        <w:rPr>
          <w:rFonts w:ascii="Arial" w:hAnsi="Arial" w:cs="Arial"/>
          <w:lang w:val="en-US"/>
        </w:rPr>
        <w:br w:type="page"/>
      </w:r>
    </w:p>
    <w:p w14:paraId="2141BB9D" w14:textId="77777777" w:rsidR="00514A54" w:rsidRPr="00E70A8B" w:rsidRDefault="00514A54">
      <w:pPr>
        <w:rPr>
          <w:rFonts w:ascii="Arial" w:hAnsi="Arial" w:cs="Arial"/>
          <w:lang w:val="en-GB"/>
        </w:rPr>
      </w:pPr>
    </w:p>
    <w:p w14:paraId="71C72B9B" w14:textId="45D192CD" w:rsidR="00514A54" w:rsidRPr="00E70A8B" w:rsidRDefault="00A80BB8">
      <w:pPr>
        <w:rPr>
          <w:rFonts w:ascii="Arial" w:hAnsi="Arial" w:cs="Arial"/>
          <w:lang w:val="en-GB"/>
        </w:rPr>
      </w:pPr>
      <w:r w:rsidRPr="00E70A8B">
        <w:rPr>
          <w:rFonts w:ascii="Arial" w:hAnsi="Arial" w:cs="Arial"/>
          <w:noProof/>
          <w:lang w:val="en-GB"/>
        </w:rPr>
        <w:drawing>
          <wp:anchor distT="0" distB="0" distL="114300" distR="119380" simplePos="0" relativeHeight="2" behindDoc="0" locked="0" layoutInCell="1" allowOverlap="1" wp14:anchorId="39D51924" wp14:editId="3F323C51">
            <wp:simplePos x="0" y="0"/>
            <wp:positionH relativeFrom="column">
              <wp:posOffset>114300</wp:posOffset>
            </wp:positionH>
            <wp:positionV relativeFrom="paragraph">
              <wp:posOffset>82550</wp:posOffset>
            </wp:positionV>
            <wp:extent cx="5760720" cy="2880360"/>
            <wp:effectExtent l="0" t="0" r="0" b="0"/>
            <wp:wrapNone/>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noChangeArrowheads="1"/>
                    </pic:cNvPicPr>
                  </pic:nvPicPr>
                  <pic:blipFill>
                    <a:blip r:embed="rId9"/>
                    <a:stretch>
                      <a:fillRect/>
                    </a:stretch>
                  </pic:blipFill>
                  <pic:spPr bwMode="auto">
                    <a:xfrm>
                      <a:off x="0" y="0"/>
                      <a:ext cx="5760720" cy="2880360"/>
                    </a:xfrm>
                    <a:prstGeom prst="rect">
                      <a:avLst/>
                    </a:prstGeom>
                  </pic:spPr>
                </pic:pic>
              </a:graphicData>
            </a:graphic>
          </wp:anchor>
        </w:drawing>
      </w:r>
    </w:p>
    <w:p w14:paraId="00E0D4A5" w14:textId="77777777" w:rsidR="00514A54" w:rsidRPr="00E70A8B" w:rsidRDefault="00514A54">
      <w:pPr>
        <w:rPr>
          <w:rFonts w:ascii="Arial" w:hAnsi="Arial" w:cs="Arial"/>
          <w:lang w:val="en-GB"/>
        </w:rPr>
      </w:pPr>
    </w:p>
    <w:p w14:paraId="4C4A70D1" w14:textId="77777777" w:rsidR="00514A54" w:rsidRPr="00E70A8B" w:rsidRDefault="00514A54">
      <w:pPr>
        <w:rPr>
          <w:rFonts w:ascii="Arial" w:hAnsi="Arial" w:cs="Arial"/>
          <w:lang w:val="en-GB"/>
        </w:rPr>
      </w:pPr>
    </w:p>
    <w:p w14:paraId="5ED6E894" w14:textId="77777777" w:rsidR="00514A54" w:rsidRPr="00E70A8B" w:rsidRDefault="00514A54">
      <w:pPr>
        <w:rPr>
          <w:rFonts w:ascii="Arial" w:hAnsi="Arial" w:cs="Arial"/>
          <w:lang w:val="en-GB"/>
        </w:rPr>
      </w:pPr>
    </w:p>
    <w:p w14:paraId="75A55539" w14:textId="77777777" w:rsidR="00514A54" w:rsidRPr="00E70A8B" w:rsidRDefault="00514A54">
      <w:pPr>
        <w:rPr>
          <w:rFonts w:ascii="Arial" w:hAnsi="Arial" w:cs="Arial"/>
          <w:lang w:val="en-GB"/>
        </w:rPr>
      </w:pPr>
    </w:p>
    <w:p w14:paraId="62C35547" w14:textId="77777777" w:rsidR="00514A54" w:rsidRPr="00E70A8B" w:rsidRDefault="00514A54">
      <w:pPr>
        <w:rPr>
          <w:rFonts w:ascii="Arial" w:hAnsi="Arial" w:cs="Arial"/>
          <w:lang w:val="en-GB"/>
        </w:rPr>
      </w:pPr>
    </w:p>
    <w:p w14:paraId="7AAB8272" w14:textId="77777777" w:rsidR="00514A54" w:rsidRPr="00E70A8B" w:rsidRDefault="00514A54">
      <w:pPr>
        <w:rPr>
          <w:rFonts w:ascii="Arial" w:hAnsi="Arial" w:cs="Arial"/>
          <w:lang w:val="en-GB"/>
        </w:rPr>
      </w:pPr>
    </w:p>
    <w:p w14:paraId="20B840B5" w14:textId="77777777" w:rsidR="00514A54" w:rsidRPr="00E70A8B" w:rsidRDefault="00514A54">
      <w:pPr>
        <w:rPr>
          <w:rFonts w:ascii="Arial" w:hAnsi="Arial" w:cs="Arial"/>
          <w:lang w:val="en-GB"/>
        </w:rPr>
      </w:pPr>
    </w:p>
    <w:p w14:paraId="57972BCE" w14:textId="77777777" w:rsidR="00514A54" w:rsidRPr="00E70A8B" w:rsidRDefault="00514A54">
      <w:pPr>
        <w:rPr>
          <w:rFonts w:ascii="Arial" w:hAnsi="Arial" w:cs="Arial"/>
          <w:lang w:val="en-GB"/>
        </w:rPr>
      </w:pPr>
    </w:p>
    <w:p w14:paraId="5D7865AF" w14:textId="77777777" w:rsidR="00514A54" w:rsidRPr="00E70A8B" w:rsidRDefault="00514A54">
      <w:pPr>
        <w:rPr>
          <w:rFonts w:ascii="Arial" w:hAnsi="Arial" w:cs="Arial"/>
          <w:lang w:val="en-GB"/>
        </w:rPr>
      </w:pPr>
    </w:p>
    <w:p w14:paraId="6EE1E155" w14:textId="77777777" w:rsidR="00514A54" w:rsidRPr="00E70A8B" w:rsidRDefault="00514A54">
      <w:pPr>
        <w:rPr>
          <w:rFonts w:ascii="Arial" w:hAnsi="Arial" w:cs="Arial"/>
          <w:lang w:val="en-GB"/>
        </w:rPr>
      </w:pPr>
    </w:p>
    <w:p w14:paraId="6A8E7642" w14:textId="77777777" w:rsidR="00514A54" w:rsidRPr="00E70A8B" w:rsidRDefault="00514A54">
      <w:pPr>
        <w:rPr>
          <w:rFonts w:ascii="Arial" w:hAnsi="Arial" w:cs="Arial"/>
          <w:lang w:val="en-GB"/>
        </w:rPr>
      </w:pPr>
    </w:p>
    <w:p w14:paraId="765BAFE5" w14:textId="77777777" w:rsidR="00514A54" w:rsidRPr="00E70A8B" w:rsidRDefault="00514A54">
      <w:pPr>
        <w:rPr>
          <w:rFonts w:ascii="Arial" w:hAnsi="Arial" w:cs="Arial"/>
          <w:lang w:val="en-GB"/>
        </w:rPr>
      </w:pPr>
    </w:p>
    <w:p w14:paraId="3677CFF0" w14:textId="77777777" w:rsidR="00514A54" w:rsidRPr="00E70A8B" w:rsidRDefault="00514A54">
      <w:pPr>
        <w:rPr>
          <w:rFonts w:ascii="Arial" w:hAnsi="Arial" w:cs="Arial"/>
          <w:lang w:val="en-GB"/>
        </w:rPr>
      </w:pPr>
    </w:p>
    <w:p w14:paraId="2D710BD2" w14:textId="77777777" w:rsidR="00514A54" w:rsidRPr="00E70A8B" w:rsidRDefault="00514A54">
      <w:pPr>
        <w:rPr>
          <w:rFonts w:ascii="Arial" w:hAnsi="Arial" w:cs="Arial"/>
          <w:lang w:val="en-GB"/>
        </w:rPr>
      </w:pPr>
    </w:p>
    <w:p w14:paraId="64DF44C3" w14:textId="77777777" w:rsidR="00514A54" w:rsidRPr="00E70A8B" w:rsidRDefault="00514A54">
      <w:pPr>
        <w:rPr>
          <w:rFonts w:ascii="Arial" w:hAnsi="Arial" w:cs="Arial"/>
          <w:lang w:val="en-GB"/>
        </w:rPr>
      </w:pPr>
    </w:p>
    <w:p w14:paraId="645DE5FF" w14:textId="77777777" w:rsidR="00514A54" w:rsidRPr="00E70A8B" w:rsidRDefault="00514A54">
      <w:pPr>
        <w:rPr>
          <w:rFonts w:ascii="Arial" w:hAnsi="Arial" w:cs="Arial"/>
          <w:lang w:val="en-GB"/>
        </w:rPr>
      </w:pPr>
    </w:p>
    <w:p w14:paraId="014D5CD4" w14:textId="77777777" w:rsidR="00514A54" w:rsidRPr="00E70A8B" w:rsidRDefault="00514A54">
      <w:pPr>
        <w:rPr>
          <w:rFonts w:ascii="Arial" w:hAnsi="Arial" w:cs="Arial"/>
          <w:lang w:val="en-GB"/>
        </w:rPr>
      </w:pPr>
    </w:p>
    <w:p w14:paraId="0FEEE7CB" w14:textId="77777777" w:rsidR="00514A54" w:rsidRPr="00E70A8B" w:rsidRDefault="00514A54">
      <w:pPr>
        <w:rPr>
          <w:rFonts w:ascii="Arial" w:hAnsi="Arial" w:cs="Arial"/>
          <w:lang w:val="en-GB"/>
        </w:rPr>
      </w:pPr>
    </w:p>
    <w:p w14:paraId="5B3F01C1" w14:textId="77777777" w:rsidR="00514A54" w:rsidRPr="00E70A8B" w:rsidRDefault="00514A54">
      <w:pPr>
        <w:rPr>
          <w:rFonts w:ascii="Arial" w:hAnsi="Arial" w:cs="Arial"/>
          <w:lang w:val="en-GB"/>
        </w:rPr>
      </w:pPr>
    </w:p>
    <w:p w14:paraId="1B33387F" w14:textId="77777777" w:rsidR="00514A54" w:rsidRPr="00E70A8B" w:rsidRDefault="00514A54">
      <w:pPr>
        <w:rPr>
          <w:rFonts w:ascii="Arial" w:hAnsi="Arial" w:cs="Arial"/>
          <w:lang w:val="en-GB"/>
        </w:rPr>
      </w:pPr>
    </w:p>
    <w:p w14:paraId="170B272C" w14:textId="77777777" w:rsidR="00514A54" w:rsidRPr="00E70A8B" w:rsidRDefault="00514A54">
      <w:pPr>
        <w:rPr>
          <w:rFonts w:ascii="Arial" w:hAnsi="Arial" w:cs="Arial"/>
          <w:lang w:val="en-GB"/>
        </w:rPr>
      </w:pPr>
    </w:p>
    <w:p w14:paraId="21EA7DF5" w14:textId="309112DC" w:rsidR="00514A54" w:rsidRPr="00E70A8B" w:rsidRDefault="00A80BB8">
      <w:pPr>
        <w:rPr>
          <w:rFonts w:ascii="Arial" w:hAnsi="Arial" w:cs="Arial"/>
          <w:lang w:val="en-GB"/>
        </w:rPr>
      </w:pPr>
      <w:r w:rsidRPr="00E70A8B">
        <w:rPr>
          <w:rFonts w:ascii="Arial" w:hAnsi="Arial" w:cs="Arial"/>
          <w:b/>
          <w:lang w:val="en-GB"/>
        </w:rPr>
        <w:t>Fig</w:t>
      </w:r>
      <w:r w:rsidR="00826FD0">
        <w:rPr>
          <w:rFonts w:ascii="Arial" w:hAnsi="Arial" w:cs="Arial"/>
          <w:b/>
          <w:lang w:val="en-GB"/>
        </w:rPr>
        <w:t xml:space="preserve"> D</w:t>
      </w:r>
      <w:r w:rsidRPr="00E70A8B">
        <w:rPr>
          <w:rFonts w:ascii="Arial" w:hAnsi="Arial" w:cs="Arial"/>
          <w:b/>
          <w:lang w:val="en-GB"/>
        </w:rPr>
        <w:t xml:space="preserve">. </w:t>
      </w:r>
      <w:r w:rsidRPr="00E70A8B">
        <w:rPr>
          <w:rFonts w:ascii="Arial" w:hAnsi="Arial" w:cs="Arial"/>
          <w:lang w:val="en-GB"/>
        </w:rPr>
        <w:t>Feature importance of the 41 features in the FINSURF Adjusted model. Features are listed on the x-axis and grouped in four categories: green for nucleotide sequence features, purple for evolutionary sequence conservation features, red for functional genomics features and blue for putative enhancer – promoter association features.</w:t>
      </w:r>
    </w:p>
    <w:p w14:paraId="3BEED19B" w14:textId="77777777" w:rsidR="00514A54" w:rsidRPr="00E70A8B" w:rsidRDefault="00514A54">
      <w:pPr>
        <w:rPr>
          <w:rFonts w:ascii="Arial" w:hAnsi="Arial" w:cs="Arial"/>
          <w:lang w:val="en-GB"/>
        </w:rPr>
      </w:pPr>
    </w:p>
    <w:p w14:paraId="53EC0A96" w14:textId="77777777" w:rsidR="00514A54" w:rsidRPr="00E70A8B" w:rsidRDefault="00514A54">
      <w:pPr>
        <w:rPr>
          <w:rFonts w:ascii="Arial" w:hAnsi="Arial" w:cs="Arial"/>
          <w:lang w:val="en-GB"/>
        </w:rPr>
      </w:pPr>
    </w:p>
    <w:p w14:paraId="215F102F" w14:textId="77777777" w:rsidR="00514A54" w:rsidRPr="00E70A8B" w:rsidRDefault="00514A54">
      <w:pPr>
        <w:rPr>
          <w:rFonts w:ascii="Arial" w:hAnsi="Arial" w:cs="Arial"/>
          <w:lang w:val="en-GB"/>
        </w:rPr>
      </w:pPr>
    </w:p>
    <w:p w14:paraId="56FC9FEF" w14:textId="77777777" w:rsidR="00514A54" w:rsidRPr="00E70A8B" w:rsidRDefault="00514A54">
      <w:pPr>
        <w:rPr>
          <w:rFonts w:ascii="Arial" w:hAnsi="Arial" w:cs="Arial"/>
          <w:lang w:val="en-GB"/>
        </w:rPr>
      </w:pPr>
    </w:p>
    <w:p w14:paraId="34906AE4" w14:textId="77777777" w:rsidR="00514A54" w:rsidRPr="00E70A8B" w:rsidRDefault="00514A54">
      <w:pPr>
        <w:rPr>
          <w:rFonts w:ascii="Arial" w:hAnsi="Arial" w:cs="Arial"/>
          <w:lang w:val="en-GB"/>
        </w:rPr>
      </w:pPr>
    </w:p>
    <w:p w14:paraId="23618937" w14:textId="77777777" w:rsidR="00514A54" w:rsidRPr="00E70A8B" w:rsidRDefault="00514A54">
      <w:pPr>
        <w:rPr>
          <w:rFonts w:ascii="Arial" w:hAnsi="Arial" w:cs="Arial"/>
          <w:lang w:val="en-GB"/>
        </w:rPr>
      </w:pPr>
    </w:p>
    <w:p w14:paraId="6FD9DB65" w14:textId="77777777" w:rsidR="00514A54" w:rsidRPr="00E70A8B" w:rsidRDefault="00514A54">
      <w:pPr>
        <w:rPr>
          <w:rFonts w:ascii="Arial" w:hAnsi="Arial" w:cs="Arial"/>
          <w:lang w:val="en-GB"/>
        </w:rPr>
      </w:pPr>
    </w:p>
    <w:p w14:paraId="13C2986C" w14:textId="77777777" w:rsidR="00514A54" w:rsidRPr="00E70A8B" w:rsidRDefault="00514A54">
      <w:pPr>
        <w:rPr>
          <w:rFonts w:ascii="Arial" w:hAnsi="Arial" w:cs="Arial"/>
          <w:lang w:val="en-GB"/>
        </w:rPr>
      </w:pPr>
    </w:p>
    <w:p w14:paraId="2B5E1BE9" w14:textId="77777777" w:rsidR="00514A54" w:rsidRPr="00E70A8B" w:rsidRDefault="00514A54">
      <w:pPr>
        <w:rPr>
          <w:rFonts w:ascii="Arial" w:hAnsi="Arial" w:cs="Arial"/>
          <w:lang w:val="en-GB"/>
        </w:rPr>
      </w:pPr>
    </w:p>
    <w:p w14:paraId="546187B8" w14:textId="77777777" w:rsidR="00514A54" w:rsidRPr="00E70A8B" w:rsidRDefault="00514A54">
      <w:pPr>
        <w:rPr>
          <w:rFonts w:ascii="Arial" w:hAnsi="Arial" w:cs="Arial"/>
          <w:lang w:val="en-GB"/>
        </w:rPr>
      </w:pPr>
    </w:p>
    <w:p w14:paraId="3CA08206" w14:textId="77777777" w:rsidR="00514A54" w:rsidRPr="00E70A8B" w:rsidRDefault="00514A54">
      <w:pPr>
        <w:rPr>
          <w:rFonts w:ascii="Arial" w:hAnsi="Arial" w:cs="Arial"/>
          <w:lang w:val="en-GB"/>
        </w:rPr>
      </w:pPr>
    </w:p>
    <w:p w14:paraId="74A8F465" w14:textId="77777777" w:rsidR="00514A54" w:rsidRPr="00E70A8B" w:rsidRDefault="00514A54">
      <w:pPr>
        <w:rPr>
          <w:rFonts w:ascii="Arial" w:hAnsi="Arial" w:cs="Arial"/>
          <w:lang w:val="en-GB"/>
        </w:rPr>
      </w:pPr>
    </w:p>
    <w:p w14:paraId="10B4CD31" w14:textId="77777777" w:rsidR="00514A54" w:rsidRPr="00E70A8B" w:rsidRDefault="00514A54">
      <w:pPr>
        <w:rPr>
          <w:rFonts w:ascii="Arial" w:hAnsi="Arial" w:cs="Arial"/>
          <w:lang w:val="en-GB"/>
        </w:rPr>
      </w:pPr>
    </w:p>
    <w:p w14:paraId="03308614" w14:textId="77777777" w:rsidR="00514A54" w:rsidRPr="00E70A8B" w:rsidRDefault="00514A54">
      <w:pPr>
        <w:rPr>
          <w:rFonts w:ascii="Arial" w:hAnsi="Arial" w:cs="Arial"/>
          <w:lang w:val="en-GB"/>
        </w:rPr>
      </w:pPr>
    </w:p>
    <w:p w14:paraId="7794665C" w14:textId="77777777" w:rsidR="00514A54" w:rsidRPr="00E70A8B" w:rsidRDefault="00514A54">
      <w:pPr>
        <w:rPr>
          <w:rFonts w:ascii="Arial" w:hAnsi="Arial" w:cs="Arial"/>
          <w:lang w:val="en-GB"/>
        </w:rPr>
      </w:pPr>
    </w:p>
    <w:p w14:paraId="1327C100" w14:textId="77777777" w:rsidR="00514A54" w:rsidRPr="00E70A8B" w:rsidRDefault="00514A54">
      <w:pPr>
        <w:rPr>
          <w:rFonts w:ascii="Arial" w:hAnsi="Arial" w:cs="Arial"/>
          <w:lang w:val="en-GB"/>
        </w:rPr>
      </w:pPr>
    </w:p>
    <w:p w14:paraId="7723E4DA" w14:textId="77777777" w:rsidR="00514A54" w:rsidRPr="00E70A8B" w:rsidRDefault="00514A54">
      <w:pPr>
        <w:rPr>
          <w:rFonts w:ascii="Arial" w:hAnsi="Arial" w:cs="Arial"/>
          <w:lang w:val="en-GB"/>
        </w:rPr>
      </w:pPr>
    </w:p>
    <w:p w14:paraId="370F86D1" w14:textId="77777777" w:rsidR="00514A54" w:rsidRPr="00E70A8B" w:rsidRDefault="00514A54">
      <w:pPr>
        <w:rPr>
          <w:rFonts w:ascii="Arial" w:hAnsi="Arial" w:cs="Arial"/>
          <w:lang w:val="en-GB"/>
        </w:rPr>
      </w:pPr>
    </w:p>
    <w:p w14:paraId="69B3D112" w14:textId="77777777" w:rsidR="00514A54" w:rsidRPr="00E70A8B" w:rsidRDefault="00514A54">
      <w:pPr>
        <w:rPr>
          <w:rFonts w:ascii="Arial" w:hAnsi="Arial" w:cs="Arial"/>
          <w:lang w:val="en-GB"/>
        </w:rPr>
      </w:pPr>
    </w:p>
    <w:p w14:paraId="326894E1" w14:textId="77777777" w:rsidR="00514A54" w:rsidRPr="00E70A8B" w:rsidRDefault="00514A54">
      <w:pPr>
        <w:rPr>
          <w:rFonts w:ascii="Arial" w:hAnsi="Arial" w:cs="Arial"/>
          <w:lang w:val="en-GB"/>
        </w:rPr>
      </w:pPr>
    </w:p>
    <w:p w14:paraId="71244072" w14:textId="77777777" w:rsidR="00514A54" w:rsidRPr="00E70A8B" w:rsidRDefault="00514A54">
      <w:pPr>
        <w:rPr>
          <w:rFonts w:ascii="Arial" w:hAnsi="Arial" w:cs="Arial"/>
          <w:lang w:val="en-GB"/>
        </w:rPr>
      </w:pPr>
    </w:p>
    <w:p w14:paraId="16C944E9" w14:textId="77777777" w:rsidR="00514A54" w:rsidRPr="00E70A8B" w:rsidRDefault="00514A54">
      <w:pPr>
        <w:rPr>
          <w:rFonts w:ascii="Arial" w:hAnsi="Arial" w:cs="Arial"/>
          <w:lang w:val="en-GB"/>
        </w:rPr>
      </w:pPr>
    </w:p>
    <w:p w14:paraId="42655CE9" w14:textId="77777777" w:rsidR="00514A54" w:rsidRPr="00E70A8B" w:rsidRDefault="00514A54">
      <w:pPr>
        <w:rPr>
          <w:rFonts w:ascii="Arial" w:hAnsi="Arial" w:cs="Arial"/>
          <w:lang w:val="en-GB"/>
        </w:rPr>
      </w:pPr>
    </w:p>
    <w:p w14:paraId="45AA2E50" w14:textId="77777777" w:rsidR="00514A54" w:rsidRPr="00E70A8B" w:rsidRDefault="00514A54">
      <w:pPr>
        <w:rPr>
          <w:rFonts w:ascii="Arial" w:hAnsi="Arial" w:cs="Arial"/>
          <w:lang w:val="en-GB"/>
        </w:rPr>
      </w:pPr>
    </w:p>
    <w:p w14:paraId="2CBF7A78" w14:textId="77777777" w:rsidR="00514A54" w:rsidRPr="00E70A8B" w:rsidRDefault="00514A54">
      <w:pPr>
        <w:rPr>
          <w:rFonts w:ascii="Arial" w:hAnsi="Arial" w:cs="Arial"/>
          <w:lang w:val="en-GB"/>
        </w:rPr>
      </w:pPr>
    </w:p>
    <w:p w14:paraId="48CA2B67" w14:textId="77777777" w:rsidR="00514A54" w:rsidRPr="00E70A8B" w:rsidRDefault="00514A54">
      <w:pPr>
        <w:rPr>
          <w:rFonts w:ascii="Arial" w:hAnsi="Arial" w:cs="Arial"/>
          <w:lang w:val="en-GB"/>
        </w:rPr>
      </w:pPr>
    </w:p>
    <w:p w14:paraId="0EEFF825" w14:textId="77777777" w:rsidR="00514A54" w:rsidRPr="00E70A8B" w:rsidRDefault="00514A54">
      <w:pPr>
        <w:rPr>
          <w:rFonts w:ascii="Arial" w:hAnsi="Arial" w:cs="Arial"/>
          <w:lang w:val="en-GB"/>
        </w:rPr>
      </w:pPr>
    </w:p>
    <w:p w14:paraId="270F623C" w14:textId="77777777" w:rsidR="00514A54" w:rsidRPr="00E70A8B" w:rsidRDefault="00514A54">
      <w:pPr>
        <w:rPr>
          <w:rFonts w:ascii="Arial" w:hAnsi="Arial" w:cs="Arial"/>
          <w:lang w:val="en-GB"/>
        </w:rPr>
      </w:pPr>
    </w:p>
    <w:p w14:paraId="14385385" w14:textId="77777777" w:rsidR="00514A54" w:rsidRPr="00E70A8B" w:rsidRDefault="00514A54">
      <w:pPr>
        <w:rPr>
          <w:rFonts w:ascii="Arial" w:hAnsi="Arial" w:cs="Arial"/>
          <w:lang w:val="en-GB"/>
        </w:rPr>
      </w:pPr>
    </w:p>
    <w:p w14:paraId="4FE8BFE0" w14:textId="77777777" w:rsidR="00514A54" w:rsidRPr="00E70A8B" w:rsidRDefault="00514A54">
      <w:pPr>
        <w:rPr>
          <w:rFonts w:ascii="Arial" w:hAnsi="Arial" w:cs="Arial"/>
          <w:lang w:val="en-GB"/>
        </w:rPr>
      </w:pPr>
    </w:p>
    <w:p w14:paraId="2F15D4CF" w14:textId="77777777" w:rsidR="00514A54" w:rsidRPr="00E70A8B" w:rsidRDefault="00514A54">
      <w:pPr>
        <w:rPr>
          <w:rFonts w:ascii="Arial" w:hAnsi="Arial" w:cs="Arial"/>
          <w:lang w:val="en-GB"/>
        </w:rPr>
      </w:pPr>
    </w:p>
    <w:p w14:paraId="7391DA45" w14:textId="77777777" w:rsidR="00514A54" w:rsidRPr="00E70A8B" w:rsidRDefault="00514A54">
      <w:pPr>
        <w:rPr>
          <w:rFonts w:ascii="Arial" w:hAnsi="Arial" w:cs="Arial"/>
          <w:lang w:val="en-GB"/>
        </w:rPr>
      </w:pPr>
    </w:p>
    <w:p w14:paraId="3D6F7770" w14:textId="77777777" w:rsidR="00514A54" w:rsidRPr="00E70A8B" w:rsidRDefault="00514A54">
      <w:pPr>
        <w:rPr>
          <w:rFonts w:ascii="Arial" w:hAnsi="Arial" w:cs="Arial"/>
          <w:lang w:val="en-GB"/>
        </w:rPr>
      </w:pPr>
    </w:p>
    <w:p w14:paraId="7845CC97" w14:textId="06409481" w:rsidR="00514A54" w:rsidRPr="00E70A8B" w:rsidRDefault="00A80BB8">
      <w:pPr>
        <w:rPr>
          <w:rFonts w:ascii="Arial" w:hAnsi="Arial" w:cs="Arial"/>
          <w:lang w:val="en-GB"/>
        </w:rPr>
      </w:pPr>
      <w:r w:rsidRPr="00E70A8B">
        <w:rPr>
          <w:rFonts w:ascii="Arial" w:hAnsi="Arial" w:cs="Arial"/>
          <w:noProof/>
          <w:lang w:val="en-GB"/>
        </w:rPr>
        <w:lastRenderedPageBreak/>
        <w:drawing>
          <wp:anchor distT="0" distB="0" distL="0" distR="0" simplePos="0" relativeHeight="6" behindDoc="0" locked="0" layoutInCell="1" allowOverlap="1" wp14:anchorId="0540B8C9" wp14:editId="1EFDA3D4">
            <wp:simplePos x="0" y="0"/>
            <wp:positionH relativeFrom="column">
              <wp:posOffset>0</wp:posOffset>
            </wp:positionH>
            <wp:positionV relativeFrom="paragraph">
              <wp:posOffset>83820</wp:posOffset>
            </wp:positionV>
            <wp:extent cx="5760720" cy="5867400"/>
            <wp:effectExtent l="0" t="0" r="0" b="0"/>
            <wp:wrapSquare wrapText="largest"/>
            <wp:docPr id="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6"/>
                    <pic:cNvPicPr>
                      <a:picLocks noChangeAspect="1" noChangeArrowheads="1"/>
                    </pic:cNvPicPr>
                  </pic:nvPicPr>
                  <pic:blipFill>
                    <a:blip r:embed="rId10"/>
                    <a:stretch>
                      <a:fillRect/>
                    </a:stretch>
                  </pic:blipFill>
                  <pic:spPr bwMode="auto">
                    <a:xfrm>
                      <a:off x="0" y="0"/>
                      <a:ext cx="5760720" cy="5867400"/>
                    </a:xfrm>
                    <a:prstGeom prst="rect">
                      <a:avLst/>
                    </a:prstGeom>
                  </pic:spPr>
                </pic:pic>
              </a:graphicData>
            </a:graphic>
          </wp:anchor>
        </w:drawing>
      </w:r>
    </w:p>
    <w:p w14:paraId="28C6B2F2" w14:textId="77777777" w:rsidR="00514A54" w:rsidRPr="00E70A8B" w:rsidRDefault="00514A54">
      <w:pPr>
        <w:rPr>
          <w:rFonts w:ascii="Arial" w:hAnsi="Arial" w:cs="Arial"/>
          <w:lang w:val="en-GB"/>
        </w:rPr>
      </w:pPr>
    </w:p>
    <w:p w14:paraId="69CBAB94" w14:textId="77777777" w:rsidR="00514A54" w:rsidRPr="00E70A8B" w:rsidRDefault="00514A54">
      <w:pPr>
        <w:rPr>
          <w:rFonts w:ascii="Arial" w:hAnsi="Arial" w:cs="Arial"/>
          <w:lang w:val="en-GB"/>
        </w:rPr>
      </w:pPr>
    </w:p>
    <w:p w14:paraId="45823969" w14:textId="55F6BBDD" w:rsidR="00514A54" w:rsidRPr="00E70A8B" w:rsidRDefault="00A80BB8">
      <w:pPr>
        <w:rPr>
          <w:rFonts w:ascii="Arial" w:hAnsi="Arial" w:cs="Arial"/>
          <w:lang w:val="en-US"/>
        </w:rPr>
      </w:pPr>
      <w:r w:rsidRPr="00E70A8B">
        <w:rPr>
          <w:rFonts w:ascii="Arial" w:hAnsi="Arial" w:cs="Arial"/>
          <w:b/>
          <w:lang w:val="en-GB"/>
        </w:rPr>
        <w:t>Fig</w:t>
      </w:r>
      <w:r w:rsidR="00826FD0">
        <w:rPr>
          <w:rFonts w:ascii="Arial" w:hAnsi="Arial" w:cs="Arial"/>
          <w:b/>
          <w:lang w:val="en-GB"/>
        </w:rPr>
        <w:t xml:space="preserve"> E</w:t>
      </w:r>
      <w:r w:rsidRPr="00E70A8B">
        <w:rPr>
          <w:rFonts w:ascii="Arial" w:hAnsi="Arial" w:cs="Arial"/>
          <w:lang w:val="en-GB"/>
        </w:rPr>
        <w:t xml:space="preserve">. Analysis of the 878 positive control variants of the FINSURF model through their feature contribution profiles. Contributions to the prediction score were calculated for each variant, and k-means clustering was applied. </w:t>
      </w:r>
      <w:r w:rsidRPr="00E70A8B">
        <w:rPr>
          <w:rFonts w:ascii="Arial" w:hAnsi="Arial" w:cs="Arial"/>
          <w:b/>
          <w:lang w:val="en-GB"/>
        </w:rPr>
        <w:t>a</w:t>
      </w:r>
      <w:r w:rsidRPr="00E70A8B">
        <w:rPr>
          <w:rFonts w:ascii="Arial" w:hAnsi="Arial" w:cs="Arial"/>
          <w:lang w:val="en-GB"/>
        </w:rPr>
        <w:t xml:space="preserve">. Different number of clusters were explored, and the finale number K=7 was selected from the joint minimization of the inertia and maximization of the silhouette. </w:t>
      </w:r>
      <w:r w:rsidRPr="00E70A8B">
        <w:rPr>
          <w:rFonts w:ascii="Arial" w:hAnsi="Arial" w:cs="Arial"/>
          <w:b/>
          <w:lang w:val="en-GB"/>
        </w:rPr>
        <w:t>b</w:t>
      </w:r>
      <w:r w:rsidRPr="00E70A8B">
        <w:rPr>
          <w:rFonts w:ascii="Arial" w:hAnsi="Arial" w:cs="Arial"/>
          <w:lang w:val="en-GB"/>
        </w:rPr>
        <w:t xml:space="preserve">. Distribution of scores of variants per cluster, </w:t>
      </w:r>
      <w:proofErr w:type="spellStart"/>
      <w:r w:rsidRPr="00E70A8B">
        <w:rPr>
          <w:rFonts w:ascii="Arial" w:hAnsi="Arial" w:cs="Arial"/>
          <w:lang w:val="en-GB"/>
        </w:rPr>
        <w:t>colored</w:t>
      </w:r>
      <w:proofErr w:type="spellEnd"/>
      <w:r w:rsidRPr="00E70A8B">
        <w:rPr>
          <w:rFonts w:ascii="Arial" w:hAnsi="Arial" w:cs="Arial"/>
          <w:lang w:val="en-GB"/>
        </w:rPr>
        <w:t xml:space="preserve"> by the predicted class when applying the optimal threshold of 0.51. </w:t>
      </w:r>
      <w:r w:rsidRPr="00E70A8B">
        <w:rPr>
          <w:rFonts w:ascii="Arial" w:hAnsi="Arial" w:cs="Arial"/>
          <w:b/>
          <w:lang w:val="en-GB"/>
        </w:rPr>
        <w:t>c</w:t>
      </w:r>
      <w:r w:rsidRPr="00E70A8B">
        <w:rPr>
          <w:rFonts w:ascii="Arial" w:hAnsi="Arial" w:cs="Arial"/>
          <w:lang w:val="en-GB"/>
        </w:rPr>
        <w:t>. Average functional profile of the 7 clusters. These profiles highlight how feature contributions relate to the raw values of the features, as processed by the random forests. For each cluster, the raw values were normalized, and averaged from the variants within the cluster (</w:t>
      </w:r>
      <w:proofErr w:type="spellStart"/>
      <w:r w:rsidRPr="00E70A8B">
        <w:rPr>
          <w:rFonts w:ascii="Arial" w:hAnsi="Arial" w:cs="Arial"/>
          <w:lang w:val="en-GB"/>
        </w:rPr>
        <w:t>colored</w:t>
      </w:r>
      <w:proofErr w:type="spellEnd"/>
      <w:r w:rsidRPr="00E70A8B">
        <w:rPr>
          <w:rFonts w:ascii="Arial" w:hAnsi="Arial" w:cs="Arial"/>
          <w:lang w:val="en-GB"/>
        </w:rPr>
        <w:t xml:space="preserve"> bars). Reference values (dark grey bars) correspond to the average from the rest of the training dataset (i.e. positive controls in other clusters and negative controls). The </w:t>
      </w:r>
      <w:proofErr w:type="spellStart"/>
      <w:r w:rsidRPr="00E70A8B">
        <w:rPr>
          <w:rFonts w:ascii="Arial" w:hAnsi="Arial" w:cs="Arial"/>
          <w:lang w:val="en-GB"/>
        </w:rPr>
        <w:t>color</w:t>
      </w:r>
      <w:proofErr w:type="spellEnd"/>
      <w:r w:rsidRPr="00E70A8B">
        <w:rPr>
          <w:rFonts w:ascii="Arial" w:hAnsi="Arial" w:cs="Arial"/>
          <w:lang w:val="en-GB"/>
        </w:rPr>
        <w:t xml:space="preserve"> of the bars is based on the average contributions of the features in each cluster.</w:t>
      </w:r>
      <w:r w:rsidRPr="00E70A8B">
        <w:rPr>
          <w:rFonts w:ascii="Arial" w:hAnsi="Arial" w:cs="Arial"/>
          <w:lang w:val="en-US"/>
        </w:rPr>
        <w:br w:type="page"/>
      </w:r>
    </w:p>
    <w:p w14:paraId="2FE15985" w14:textId="3E41069C" w:rsidR="00514A54" w:rsidRPr="00E70A8B" w:rsidRDefault="00A80BB8">
      <w:pPr>
        <w:rPr>
          <w:rFonts w:ascii="Arial" w:hAnsi="Arial" w:cs="Arial"/>
          <w:b/>
          <w:lang w:val="en-GB"/>
        </w:rPr>
      </w:pPr>
      <w:r w:rsidRPr="00E70A8B">
        <w:rPr>
          <w:rFonts w:ascii="Arial" w:hAnsi="Arial" w:cs="Arial"/>
          <w:noProof/>
        </w:rPr>
        <w:lastRenderedPageBreak/>
        <w:drawing>
          <wp:anchor distT="0" distB="0" distL="0" distR="0" simplePos="0" relativeHeight="7" behindDoc="0" locked="0" layoutInCell="1" allowOverlap="1" wp14:anchorId="0382C753" wp14:editId="4B255D52">
            <wp:simplePos x="0" y="0"/>
            <wp:positionH relativeFrom="column">
              <wp:posOffset>-38735</wp:posOffset>
            </wp:positionH>
            <wp:positionV relativeFrom="paragraph">
              <wp:posOffset>71755</wp:posOffset>
            </wp:positionV>
            <wp:extent cx="5760720" cy="4427220"/>
            <wp:effectExtent l="0" t="0" r="0" b="0"/>
            <wp:wrapSquare wrapText="largest"/>
            <wp:docPr id="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pic:cNvPicPr>
                      <a:picLocks noChangeAspect="1" noChangeArrowheads="1"/>
                    </pic:cNvPicPr>
                  </pic:nvPicPr>
                  <pic:blipFill>
                    <a:blip r:embed="rId11"/>
                    <a:stretch>
                      <a:fillRect/>
                    </a:stretch>
                  </pic:blipFill>
                  <pic:spPr bwMode="auto">
                    <a:xfrm>
                      <a:off x="0" y="0"/>
                      <a:ext cx="5760720" cy="4427220"/>
                    </a:xfrm>
                    <a:prstGeom prst="rect">
                      <a:avLst/>
                    </a:prstGeom>
                  </pic:spPr>
                </pic:pic>
              </a:graphicData>
            </a:graphic>
          </wp:anchor>
        </w:drawing>
      </w:r>
    </w:p>
    <w:p w14:paraId="73341E20" w14:textId="77777777" w:rsidR="00514A54" w:rsidRPr="00E70A8B" w:rsidRDefault="00514A54">
      <w:pPr>
        <w:rPr>
          <w:rFonts w:ascii="Arial" w:hAnsi="Arial" w:cs="Arial"/>
          <w:b/>
          <w:lang w:val="en-GB"/>
        </w:rPr>
      </w:pPr>
    </w:p>
    <w:p w14:paraId="65B159EF" w14:textId="132872DB" w:rsidR="00514A54" w:rsidRPr="00E70A8B" w:rsidRDefault="00A80BB8">
      <w:pPr>
        <w:rPr>
          <w:rFonts w:ascii="Arial" w:hAnsi="Arial" w:cs="Arial"/>
          <w:b/>
          <w:lang w:val="en-GB"/>
        </w:rPr>
      </w:pPr>
      <w:r w:rsidRPr="00E70A8B">
        <w:rPr>
          <w:rFonts w:ascii="Arial" w:hAnsi="Arial" w:cs="Arial"/>
          <w:b/>
          <w:lang w:val="en-GB"/>
        </w:rPr>
        <w:t>Fig</w:t>
      </w:r>
      <w:r w:rsidR="00826FD0">
        <w:rPr>
          <w:rFonts w:ascii="Arial" w:hAnsi="Arial" w:cs="Arial"/>
          <w:b/>
          <w:lang w:val="en-GB"/>
        </w:rPr>
        <w:t xml:space="preserve"> F</w:t>
      </w:r>
      <w:r w:rsidRPr="00E70A8B">
        <w:rPr>
          <w:rFonts w:ascii="Arial" w:hAnsi="Arial" w:cs="Arial"/>
          <w:b/>
          <w:lang w:val="en-GB"/>
        </w:rPr>
        <w:t xml:space="preserve">. </w:t>
      </w:r>
      <w:r w:rsidRPr="00E70A8B">
        <w:rPr>
          <w:rFonts w:ascii="Arial" w:hAnsi="Arial" w:cs="Arial"/>
          <w:lang w:val="en-GB"/>
        </w:rPr>
        <w:t xml:space="preserve">Predicting highly pathogenic disease variant in genomic context. </w:t>
      </w:r>
      <w:r w:rsidRPr="00E70A8B">
        <w:rPr>
          <w:rFonts w:ascii="Arial" w:hAnsi="Arial" w:cs="Arial"/>
          <w:b/>
          <w:lang w:val="en-GB"/>
        </w:rPr>
        <w:t>a</w:t>
      </w:r>
      <w:r w:rsidRPr="00E70A8B">
        <w:rPr>
          <w:rFonts w:ascii="Arial" w:hAnsi="Arial" w:cs="Arial"/>
          <w:lang w:val="en-GB"/>
        </w:rPr>
        <w:t xml:space="preserve">. Box-plots representation and individual FINSURF score values for 92 known pathogenic variants from the </w:t>
      </w:r>
      <w:proofErr w:type="spellStart"/>
      <w:r w:rsidRPr="00E70A8B">
        <w:rPr>
          <w:rFonts w:ascii="Arial" w:hAnsi="Arial" w:cs="Arial"/>
          <w:lang w:val="en-GB"/>
        </w:rPr>
        <w:t>Genomiser</w:t>
      </w:r>
      <w:proofErr w:type="spellEnd"/>
      <w:r w:rsidRPr="00E70A8B">
        <w:rPr>
          <w:rFonts w:ascii="Arial" w:hAnsi="Arial" w:cs="Arial"/>
          <w:lang w:val="en-GB"/>
        </w:rPr>
        <w:t xml:space="preserve"> dataset but absent from the FINSURF training set. While 43 variants are very close (</w:t>
      </w:r>
      <w:r w:rsidRPr="00E70A8B">
        <w:rPr>
          <w:rFonts w:ascii="Arial" w:eastAsia="MS Gothic" w:hAnsi="Arial" w:cs="Arial"/>
          <w:color w:val="000000"/>
          <w:lang w:val="en-US"/>
        </w:rPr>
        <w:t>≤</w:t>
      </w:r>
      <w:r w:rsidRPr="00E70A8B">
        <w:rPr>
          <w:rFonts w:ascii="Arial" w:hAnsi="Arial" w:cs="Arial"/>
          <w:lang w:val="en-GB"/>
        </w:rPr>
        <w:t xml:space="preserve"> 1kb) to one of the latter (left), the remaining 49 are sufficiently far (&gt; 1kb) to be considered to overlap independent annotations.  Of these a subset of 38 variants are also predicted to reside in a regulatory element targeting a gene that is not in the set of targets of variants in the FINSURF training set (“not seen”). Since the two subsets (N=11 and N=38) show largely overlapping score distributions, they were all used for classification performance in a genomic context.   </w:t>
      </w:r>
      <w:r w:rsidRPr="00E70A8B">
        <w:rPr>
          <w:rFonts w:ascii="Arial" w:hAnsi="Arial" w:cs="Arial"/>
          <w:b/>
          <w:lang w:val="en-GB"/>
        </w:rPr>
        <w:t>b</w:t>
      </w:r>
      <w:r w:rsidRPr="00E70A8B">
        <w:rPr>
          <w:rFonts w:ascii="Arial" w:hAnsi="Arial" w:cs="Arial"/>
          <w:lang w:val="en-GB"/>
        </w:rPr>
        <w:t xml:space="preserve">. Classification performance comparisons between FINSURF and eight other methods on the set of 49 positive variants described in (a): left, ROC; middle, PRC; right, scatterplot of ROC versus PRC AUC values for graphs shown on the left and middle panels. We dropped the 3 variants from the MODY11 and PRS diseases, as they were located in regulatory regions not targeting the reported disease gene. Note that only 37 variants were eventually scored by all 9 methods and could be used for the analysis. The negative set used here were the 875 Platinum variants also residing in the same predicted regulatory </w:t>
      </w:r>
      <w:r w:rsidR="00A67428">
        <w:rPr>
          <w:rFonts w:ascii="Arial" w:hAnsi="Arial" w:cs="Arial"/>
          <w:lang w:val="en-GB"/>
        </w:rPr>
        <w:t>regions</w:t>
      </w:r>
      <w:r w:rsidRPr="00E70A8B">
        <w:rPr>
          <w:rFonts w:ascii="Arial" w:hAnsi="Arial" w:cs="Arial"/>
          <w:lang w:val="en-GB"/>
        </w:rPr>
        <w:t xml:space="preserve"> as the 37 positives. </w:t>
      </w:r>
      <w:r w:rsidRPr="00E70A8B">
        <w:rPr>
          <w:rFonts w:ascii="Arial" w:hAnsi="Arial" w:cs="Arial"/>
          <w:b/>
          <w:bCs/>
          <w:lang w:val="en-GB"/>
        </w:rPr>
        <w:t xml:space="preserve">c. </w:t>
      </w:r>
      <w:r w:rsidRPr="00E70A8B">
        <w:rPr>
          <w:rFonts w:ascii="Arial" w:hAnsi="Arial" w:cs="Arial"/>
          <w:lang w:val="en-GB"/>
        </w:rPr>
        <w:t xml:space="preserve">Table reporting the number of OMIM diseases where at least one of the </w:t>
      </w:r>
      <w:proofErr w:type="spellStart"/>
      <w:r w:rsidRPr="00E70A8B">
        <w:rPr>
          <w:rFonts w:ascii="Arial" w:hAnsi="Arial" w:cs="Arial"/>
          <w:lang w:val="en-GB"/>
        </w:rPr>
        <w:t>Genomiser</w:t>
      </w:r>
      <w:proofErr w:type="spellEnd"/>
      <w:r w:rsidRPr="00E70A8B">
        <w:rPr>
          <w:rFonts w:ascii="Arial" w:hAnsi="Arial" w:cs="Arial"/>
          <w:lang w:val="en-GB"/>
        </w:rPr>
        <w:t xml:space="preserve"> variants is found in the top 10 candidates</w:t>
      </w:r>
      <w:r w:rsidR="0030183C">
        <w:rPr>
          <w:rFonts w:ascii="Arial" w:hAnsi="Arial" w:cs="Arial"/>
          <w:lang w:val="en-GB"/>
        </w:rPr>
        <w:t xml:space="preserve">, after the native score </w:t>
      </w:r>
      <w:r w:rsidR="00540634">
        <w:rPr>
          <w:rFonts w:ascii="Arial" w:hAnsi="Arial" w:cs="Arial"/>
          <w:lang w:val="en-GB"/>
        </w:rPr>
        <w:t xml:space="preserve">from each method </w:t>
      </w:r>
      <w:r w:rsidR="0030183C">
        <w:rPr>
          <w:rFonts w:ascii="Arial" w:hAnsi="Arial" w:cs="Arial"/>
          <w:lang w:val="en-GB"/>
        </w:rPr>
        <w:t>was filtered through Enhancer-Gene interactions that are part of the FINSURF approach</w:t>
      </w:r>
      <w:r w:rsidRPr="00E70A8B">
        <w:rPr>
          <w:rFonts w:ascii="Arial" w:hAnsi="Arial" w:cs="Arial"/>
          <w:lang w:val="en-GB"/>
        </w:rPr>
        <w:t xml:space="preserve">. The first row indicates these counts for each method, where </w:t>
      </w:r>
      <w:proofErr w:type="spellStart"/>
      <w:r w:rsidRPr="00E70A8B">
        <w:rPr>
          <w:rFonts w:ascii="Arial" w:hAnsi="Arial" w:cs="Arial"/>
          <w:lang w:val="en-GB"/>
        </w:rPr>
        <w:t>Genomiser</w:t>
      </w:r>
      <w:proofErr w:type="spellEnd"/>
      <w:r w:rsidRPr="00E70A8B">
        <w:rPr>
          <w:rFonts w:ascii="Arial" w:hAnsi="Arial" w:cs="Arial"/>
          <w:lang w:val="en-GB"/>
        </w:rPr>
        <w:t xml:space="preserve"> variants are ranked among Platinum variants from within regulatory regions targeting the disease genes from each disease. The total of 30 OMIM disease is reduced for some methods, as ranking is impossible if they do not provide scores for all </w:t>
      </w:r>
      <w:proofErr w:type="spellStart"/>
      <w:r w:rsidRPr="00E70A8B">
        <w:rPr>
          <w:rFonts w:ascii="Arial" w:hAnsi="Arial" w:cs="Arial"/>
          <w:lang w:val="en-GB"/>
        </w:rPr>
        <w:t>Genomiser</w:t>
      </w:r>
      <w:proofErr w:type="spellEnd"/>
      <w:r w:rsidRPr="00E70A8B">
        <w:rPr>
          <w:rFonts w:ascii="Arial" w:hAnsi="Arial" w:cs="Arial"/>
          <w:lang w:val="en-GB"/>
        </w:rPr>
        <w:t xml:space="preserve"> variants. The second row </w:t>
      </w:r>
      <w:r w:rsidR="00E124EE" w:rsidRPr="00E70A8B">
        <w:rPr>
          <w:rFonts w:ascii="Arial" w:hAnsi="Arial" w:cs="Arial"/>
          <w:lang w:val="en-GB"/>
        </w:rPr>
        <w:t>shows</w:t>
      </w:r>
      <w:r w:rsidRPr="00E70A8B">
        <w:rPr>
          <w:rFonts w:ascii="Arial" w:hAnsi="Arial" w:cs="Arial"/>
          <w:lang w:val="en-GB"/>
        </w:rPr>
        <w:t xml:space="preserve"> these counts for the subset of OMIM diseases where all variants are scored by all methods. Note that </w:t>
      </w:r>
      <w:r w:rsidR="00E124EE" w:rsidRPr="00E70A8B">
        <w:rPr>
          <w:rFonts w:ascii="Arial" w:hAnsi="Arial" w:cs="Arial"/>
          <w:lang w:val="en-GB"/>
        </w:rPr>
        <w:t xml:space="preserve">here </w:t>
      </w:r>
      <w:r w:rsidRPr="00E70A8B">
        <w:rPr>
          <w:rFonts w:ascii="Arial" w:hAnsi="Arial" w:cs="Arial"/>
          <w:lang w:val="en-GB"/>
        </w:rPr>
        <w:t xml:space="preserve">59% of Platinum variants are discarded, reducing the space search in an unrealistic fashion. </w:t>
      </w:r>
      <w:r w:rsidRPr="00E70A8B">
        <w:rPr>
          <w:rFonts w:ascii="Arial" w:hAnsi="Arial" w:cs="Arial"/>
          <w:b/>
          <w:bCs/>
          <w:lang w:val="en-GB"/>
        </w:rPr>
        <w:t>d</w:t>
      </w:r>
      <w:r w:rsidRPr="00E70A8B">
        <w:rPr>
          <w:rFonts w:ascii="Arial" w:hAnsi="Arial" w:cs="Arial"/>
          <w:lang w:val="en-GB"/>
        </w:rPr>
        <w:t>. Comparison of ranks for the 37 positive variants among the 875 negatives, based on scores attributed by FINSURF and eight other methods</w:t>
      </w:r>
      <w:r w:rsidR="00FF064E">
        <w:rPr>
          <w:rFonts w:ascii="Arial" w:hAnsi="Arial" w:cs="Arial"/>
          <w:lang w:val="en-GB"/>
        </w:rPr>
        <w:t>, after the native score from each method was filtered through Enhancer-Gene interactions that are part of the FINSURF approach</w:t>
      </w:r>
      <w:r w:rsidRPr="00E70A8B">
        <w:rPr>
          <w:rFonts w:ascii="Arial" w:hAnsi="Arial" w:cs="Arial"/>
          <w:lang w:val="en-GB"/>
        </w:rPr>
        <w:t xml:space="preserve">. Ranks were normalised between 0 and 100 for each method (y-axis). Colours represent different diseases. The graph shows that there is little correlation between variant ranks among the different methods. </w:t>
      </w:r>
      <w:r w:rsidRPr="00E70A8B">
        <w:rPr>
          <w:rFonts w:ascii="Arial" w:hAnsi="Arial" w:cs="Arial"/>
          <w:lang w:val="en-US"/>
        </w:rPr>
        <w:br w:type="page"/>
      </w:r>
    </w:p>
    <w:p w14:paraId="630C8E0A" w14:textId="77777777" w:rsidR="00514A54" w:rsidRPr="00E70A8B" w:rsidRDefault="00514A54">
      <w:pPr>
        <w:rPr>
          <w:rFonts w:ascii="Arial" w:hAnsi="Arial" w:cs="Arial"/>
          <w:b/>
          <w:lang w:val="en-GB"/>
        </w:rPr>
      </w:pPr>
    </w:p>
    <w:p w14:paraId="73B20905" w14:textId="77777777" w:rsidR="00514A54" w:rsidRPr="00E70A8B" w:rsidRDefault="00514A54">
      <w:pPr>
        <w:rPr>
          <w:rFonts w:ascii="Arial" w:hAnsi="Arial" w:cs="Arial"/>
          <w:b/>
          <w:lang w:val="en-GB"/>
        </w:rPr>
      </w:pPr>
    </w:p>
    <w:p w14:paraId="1010FA88" w14:textId="77777777" w:rsidR="00514A54" w:rsidRPr="00E70A8B" w:rsidRDefault="00A80BB8">
      <w:pPr>
        <w:rPr>
          <w:rFonts w:ascii="Arial" w:hAnsi="Arial" w:cs="Arial"/>
          <w:b/>
          <w:lang w:val="en-GB"/>
        </w:rPr>
      </w:pPr>
      <w:r w:rsidRPr="00E70A8B">
        <w:rPr>
          <w:rFonts w:ascii="Arial" w:hAnsi="Arial" w:cs="Arial"/>
          <w:b/>
          <w:lang w:val="en-GB"/>
        </w:rPr>
        <w:t>References</w:t>
      </w:r>
    </w:p>
    <w:p w14:paraId="7667F4AA" w14:textId="77777777" w:rsidR="00514A54" w:rsidRPr="00E70A8B" w:rsidRDefault="00514A54">
      <w:pPr>
        <w:rPr>
          <w:rFonts w:ascii="Arial" w:hAnsi="Arial" w:cs="Arial"/>
          <w:b/>
          <w:lang w:val="en-GB"/>
        </w:rPr>
      </w:pPr>
    </w:p>
    <w:p w14:paraId="6730ADF7" w14:textId="77777777" w:rsidR="004A7EB4" w:rsidRPr="004A7EB4" w:rsidRDefault="00A80BB8" w:rsidP="004A7EB4">
      <w:pPr>
        <w:pStyle w:val="Bibliography"/>
        <w:rPr>
          <w:rFonts w:ascii="Arial" w:hAnsi="Arial" w:cs="Arial"/>
          <w:lang w:val="en-GB"/>
        </w:rPr>
      </w:pPr>
      <w:r w:rsidRPr="00E70A8B">
        <w:rPr>
          <w:rFonts w:ascii="Arial" w:hAnsi="Arial" w:cs="Arial"/>
        </w:rPr>
        <w:fldChar w:fldCharType="begin"/>
      </w:r>
      <w:r w:rsidR="004A7EB4">
        <w:rPr>
          <w:rFonts w:ascii="Arial" w:hAnsi="Arial" w:cs="Arial"/>
          <w:lang w:val="en-GB"/>
        </w:rPr>
        <w:instrText xml:space="preserve"> ADDIN ZOTERO_BIBL {"uncited":[],"omitted":[],"custom":[]} CSL_BIBLIOGRAPHY </w:instrText>
      </w:r>
      <w:r w:rsidRPr="00E70A8B">
        <w:rPr>
          <w:rFonts w:ascii="Arial" w:hAnsi="Arial" w:cs="Arial"/>
        </w:rPr>
        <w:fldChar w:fldCharType="separate"/>
      </w:r>
      <w:bookmarkStart w:id="96" w:name="__Fieldmark__1141_2281253091"/>
      <w:bookmarkStart w:id="97" w:name="__Fieldmark__1173_3451003990"/>
      <w:r w:rsidR="004A7EB4" w:rsidRPr="004A7EB4">
        <w:rPr>
          <w:rFonts w:ascii="Arial" w:hAnsi="Arial" w:cs="Arial"/>
          <w:lang w:val="en-GB"/>
        </w:rPr>
        <w:t xml:space="preserve">1. </w:t>
      </w:r>
      <w:r w:rsidR="004A7EB4" w:rsidRPr="004A7EB4">
        <w:rPr>
          <w:rFonts w:ascii="Arial" w:hAnsi="Arial" w:cs="Arial"/>
          <w:lang w:val="en-GB"/>
        </w:rPr>
        <w:tab/>
        <w:t>Lee CM, Barber GP, Casper J, Clawson H, Diekhans M, Gonzalez JN, et al. UCSC Genome Browser enters 20th year. Nucleic Acids Res. 2020;48: D756–D761. doi:10.1093/nar/gkz1012</w:t>
      </w:r>
    </w:p>
    <w:p w14:paraId="518EC8DA"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2. </w:t>
      </w:r>
      <w:r w:rsidRPr="004A7EB4">
        <w:rPr>
          <w:rFonts w:ascii="Arial" w:hAnsi="Arial" w:cs="Arial"/>
          <w:lang w:val="en-GB"/>
        </w:rPr>
        <w:tab/>
        <w:t>Pollard KS, Hubisz MJ, Rosenbloom KR, Siepel A. Detection of nonneutral substitution rates on mammalian phylogenies. Genome Res. 2010;20: 110–121. doi:10.1101/gr.097857.109</w:t>
      </w:r>
    </w:p>
    <w:p w14:paraId="6DBC3127"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3. </w:t>
      </w:r>
      <w:r w:rsidRPr="004A7EB4">
        <w:rPr>
          <w:rFonts w:ascii="Arial" w:hAnsi="Arial" w:cs="Arial"/>
          <w:lang w:val="en-GB"/>
        </w:rPr>
        <w:tab/>
        <w:t>Siepel A, Bejerano G, Pedersen JS, Hinrichs AS, Hou M, Rosenbloom K, et al. Evolutionarily conserved elements in vertebrate, insect, worm, and yeast genomes. Genome Res. 2005;15: 1034–1050. doi:10.1101/gr.3715005</w:t>
      </w:r>
    </w:p>
    <w:p w14:paraId="67B69CD4"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4. </w:t>
      </w:r>
      <w:r w:rsidRPr="004A7EB4">
        <w:rPr>
          <w:rFonts w:ascii="Arial" w:hAnsi="Arial" w:cs="Arial"/>
          <w:lang w:val="en-GB"/>
        </w:rPr>
        <w:tab/>
        <w:t>di Iulio J, Bartha I, Wong EHM, Yu HC, Lavrenko V, Yang D, et al. The human noncoding genome defined by genetic diversity. Nature genetics. 2018. doi:10.1038/s41588-018-0062-7</w:t>
      </w:r>
    </w:p>
    <w:p w14:paraId="63AB4E00" w14:textId="77777777" w:rsidR="004A7EB4" w:rsidRPr="00AC0AD9" w:rsidRDefault="004A7EB4" w:rsidP="004A7EB4">
      <w:pPr>
        <w:pStyle w:val="Bibliography"/>
        <w:rPr>
          <w:rFonts w:ascii="Arial" w:hAnsi="Arial" w:cs="Arial"/>
        </w:rPr>
      </w:pPr>
      <w:r w:rsidRPr="004A7EB4">
        <w:rPr>
          <w:rFonts w:ascii="Arial" w:hAnsi="Arial" w:cs="Arial"/>
          <w:lang w:val="en-GB"/>
        </w:rPr>
        <w:t xml:space="preserve">5. </w:t>
      </w:r>
      <w:r w:rsidRPr="004A7EB4">
        <w:rPr>
          <w:rFonts w:ascii="Arial" w:hAnsi="Arial" w:cs="Arial"/>
          <w:lang w:val="en-GB"/>
        </w:rPr>
        <w:tab/>
        <w:t xml:space="preserve">Cooper GM, Stone EA, Asimenos G, Green ED, Batzoglou S, Sidow A. Distribution and intensity of constraint in mammalian genomic sequence. </w:t>
      </w:r>
      <w:r w:rsidRPr="00AC0AD9">
        <w:rPr>
          <w:rFonts w:ascii="Arial" w:hAnsi="Arial" w:cs="Arial"/>
        </w:rPr>
        <w:t>Genome Res. 2005;15: 901–913. doi:10.1101/gr.3577405</w:t>
      </w:r>
    </w:p>
    <w:p w14:paraId="3DDC3FCD" w14:textId="77777777" w:rsidR="004A7EB4" w:rsidRPr="004A7EB4" w:rsidRDefault="004A7EB4" w:rsidP="004A7EB4">
      <w:pPr>
        <w:pStyle w:val="Bibliography"/>
        <w:rPr>
          <w:rFonts w:ascii="Arial" w:hAnsi="Arial" w:cs="Arial"/>
          <w:lang w:val="en-GB"/>
        </w:rPr>
      </w:pPr>
      <w:r w:rsidRPr="00AC0AD9">
        <w:rPr>
          <w:rFonts w:ascii="Arial" w:hAnsi="Arial" w:cs="Arial"/>
        </w:rPr>
        <w:t xml:space="preserve">6. </w:t>
      </w:r>
      <w:r w:rsidRPr="00AC0AD9">
        <w:rPr>
          <w:rFonts w:ascii="Arial" w:hAnsi="Arial" w:cs="Arial"/>
        </w:rPr>
        <w:tab/>
        <w:t xml:space="preserve">Thurman RE, Rynes E, Humbert R, Vierstra J, Maurano MT, Haugen E, et al. </w:t>
      </w:r>
      <w:r w:rsidRPr="004A7EB4">
        <w:rPr>
          <w:rFonts w:ascii="Arial" w:hAnsi="Arial" w:cs="Arial"/>
          <w:lang w:val="en-GB"/>
        </w:rPr>
        <w:t>The accessible chromatin landscape of the human genome. Nature. 2012;489: 75–82. doi:10.1038/nature11232</w:t>
      </w:r>
    </w:p>
    <w:p w14:paraId="4588613B"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7. </w:t>
      </w:r>
      <w:r w:rsidRPr="004A7EB4">
        <w:rPr>
          <w:rFonts w:ascii="Arial" w:hAnsi="Arial" w:cs="Arial"/>
          <w:lang w:val="en-GB"/>
        </w:rPr>
        <w:tab/>
        <w:t>Kundaje A, Meuleman W, Ernst J, Bilenky M, Yen A, Heravi-Moussavi A, et al. Integrative analysis of 111 reference human epigenomes. Nature. 2015;518: 317–330. doi:10.1038/nature14248</w:t>
      </w:r>
    </w:p>
    <w:p w14:paraId="1C06F265"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8. </w:t>
      </w:r>
      <w:r w:rsidRPr="004A7EB4">
        <w:rPr>
          <w:rFonts w:ascii="Arial" w:hAnsi="Arial" w:cs="Arial"/>
          <w:lang w:val="en-GB"/>
        </w:rPr>
        <w:tab/>
        <w:t>Zerbino DR, Wilder SP, Johnson N, Juettemann T, Flicek PR. The ensembl regulatory build. Genome Biology. 2015;16: 56. doi:10.1186/s13059-015-0621-5</w:t>
      </w:r>
    </w:p>
    <w:p w14:paraId="518DDDFD"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9. </w:t>
      </w:r>
      <w:r w:rsidRPr="004A7EB4">
        <w:rPr>
          <w:rFonts w:ascii="Arial" w:hAnsi="Arial" w:cs="Arial"/>
          <w:lang w:val="en-GB"/>
        </w:rPr>
        <w:tab/>
        <w:t>Clément Y, Torbey P, Gilardi-Hebenstreit P, Crollius HR. Enhancer-gene maps in the human and zebrafish genomes using evolutionary linkage conservation. Nucleic Acids Res. 2020;48: 2357–2371. doi:10.1093/nar/gkz1199</w:t>
      </w:r>
    </w:p>
    <w:p w14:paraId="4A8A0FD2"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10. </w:t>
      </w:r>
      <w:r w:rsidRPr="004A7EB4">
        <w:rPr>
          <w:rFonts w:ascii="Arial" w:hAnsi="Arial" w:cs="Arial"/>
          <w:lang w:val="en-GB"/>
        </w:rPr>
        <w:tab/>
        <w:t>Andersson R, Gebhard C, Miguel-Escalada I, Hoof I, Bornholdt J, Boyd M, et al. An atlas of active enhancers across human cell types and tissues. Nature. 2014;507: 455–461. doi:10.1038/nature12787</w:t>
      </w:r>
    </w:p>
    <w:p w14:paraId="2D8DCE1F"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11. </w:t>
      </w:r>
      <w:r w:rsidRPr="004A7EB4">
        <w:rPr>
          <w:rFonts w:ascii="Arial" w:hAnsi="Arial" w:cs="Arial"/>
          <w:lang w:val="en-GB"/>
        </w:rPr>
        <w:tab/>
        <w:t>Fishilevich S, Nudel R, Rappaport N, Hadar R, Plaschkes I, Iny Stein T, et al. GeneHancer: genome-wide integration of enhancers and target genes in GeneCards. Database (Oxford). 2017;2017. doi:10.1093/database/bax028</w:t>
      </w:r>
    </w:p>
    <w:p w14:paraId="34294524"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12. </w:t>
      </w:r>
      <w:r w:rsidRPr="004A7EB4">
        <w:rPr>
          <w:rFonts w:ascii="Arial" w:hAnsi="Arial" w:cs="Arial"/>
          <w:lang w:val="en-GB"/>
        </w:rPr>
        <w:tab/>
        <w:t>Hait TA, Amar D, Shamir R, Elkon R. FOCS: a novel method for analyzing enhancer and gene activity patterns infers an extensive enhancer-promoter map. Genome Biology. 2018;19: 56. doi:10.1186/s13059-018-1432-2</w:t>
      </w:r>
    </w:p>
    <w:p w14:paraId="2E4E53AA"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13. </w:t>
      </w:r>
      <w:r w:rsidRPr="004A7EB4">
        <w:rPr>
          <w:rFonts w:ascii="Arial" w:hAnsi="Arial" w:cs="Arial"/>
          <w:lang w:val="en-GB"/>
        </w:rPr>
        <w:tab/>
        <w:t>Harrow J, Frankish A, Gonzalez JM, Tapanari E, Diekhans M, Kokocinski F, et al. GENCODE: The reference human genome annotation for The ENCODE Project. Genome Research. 2012;22: 1760–1774. doi:10.1101/gr.135350.111</w:t>
      </w:r>
    </w:p>
    <w:p w14:paraId="0DEC7594"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14. </w:t>
      </w:r>
      <w:r w:rsidRPr="004A7EB4">
        <w:rPr>
          <w:rFonts w:ascii="Arial" w:hAnsi="Arial" w:cs="Arial"/>
          <w:lang w:val="en-GB"/>
        </w:rPr>
        <w:tab/>
        <w:t>Smedley D, Schubach M, Jacobsen JOB, Köhler S, Zemojtel T, Spielmann M, et al. A Whole-Genome Analysis Framework for Effective Identification of Pathogenic Regulatory Variants in Mendelian Disease. Am J Hum Genet. 2016;99: 595–606. doi:10.1016/j.ajhg.2016.07.005</w:t>
      </w:r>
    </w:p>
    <w:p w14:paraId="436779EB"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15. </w:t>
      </w:r>
      <w:r w:rsidRPr="004A7EB4">
        <w:rPr>
          <w:rFonts w:ascii="Arial" w:hAnsi="Arial" w:cs="Arial"/>
          <w:lang w:val="en-GB"/>
        </w:rPr>
        <w:tab/>
        <w:t>Caron B, Luo Y, Rausell A. NCBoost classifies pathogenic non-coding variants in Mendelian diseases through supervised learning on purifying selection signals in humans. Genome Biol. 2019;20: 32. doi:10.1186/s13059-019-1634-2</w:t>
      </w:r>
    </w:p>
    <w:p w14:paraId="73BD0D53" w14:textId="77777777" w:rsidR="004A7EB4" w:rsidRPr="004A7EB4" w:rsidRDefault="004A7EB4" w:rsidP="004A7EB4">
      <w:pPr>
        <w:pStyle w:val="Bibliography"/>
        <w:rPr>
          <w:rFonts w:ascii="Arial" w:hAnsi="Arial" w:cs="Arial"/>
          <w:lang w:val="en-GB"/>
        </w:rPr>
      </w:pPr>
      <w:r w:rsidRPr="004A7EB4">
        <w:rPr>
          <w:rFonts w:ascii="Arial" w:hAnsi="Arial" w:cs="Arial"/>
          <w:lang w:val="en-GB"/>
        </w:rPr>
        <w:lastRenderedPageBreak/>
        <w:t xml:space="preserve">16. </w:t>
      </w:r>
      <w:r w:rsidRPr="004A7EB4">
        <w:rPr>
          <w:rFonts w:ascii="Arial" w:hAnsi="Arial" w:cs="Arial"/>
          <w:lang w:val="en-GB"/>
        </w:rPr>
        <w:tab/>
        <w:t>Rogers MF, Shihab HA, Mort M, Cooper DN, Gaunt TR, Campbell C. FATHMM-XF: accurate prediction of pathogenic point mutations via extended features. Bioinformatics. 2018;34: 511–513. doi:10.1093/bioinformatics/btx536</w:t>
      </w:r>
    </w:p>
    <w:p w14:paraId="36B52B01"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17. </w:t>
      </w:r>
      <w:r w:rsidRPr="004A7EB4">
        <w:rPr>
          <w:rFonts w:ascii="Arial" w:hAnsi="Arial" w:cs="Arial"/>
          <w:lang w:val="en-GB"/>
        </w:rPr>
        <w:tab/>
        <w:t>Ionita-Laza I, McCallum K, Xu B, Buxbaum JD. A spectral approach integrating functional genomic annotations for coding and noncoding variants. Nature Genetics. 2016;48: 214–220. doi:10.1038/ng.3477</w:t>
      </w:r>
    </w:p>
    <w:p w14:paraId="5F3F96F5"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18. </w:t>
      </w:r>
      <w:r w:rsidRPr="004A7EB4">
        <w:rPr>
          <w:rFonts w:ascii="Arial" w:hAnsi="Arial" w:cs="Arial"/>
          <w:lang w:val="en-GB"/>
        </w:rPr>
        <w:tab/>
        <w:t>Huang Y-F, Gulko B, Siepel A. Fast, scalable prediction of deleterious noncoding variants from functional and population genomic data. Nat Genet. 2017;49: 618–624. doi:10.1038/ng.3810</w:t>
      </w:r>
    </w:p>
    <w:p w14:paraId="258F2DCA"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19. </w:t>
      </w:r>
      <w:r w:rsidRPr="004A7EB4">
        <w:rPr>
          <w:rFonts w:ascii="Arial" w:hAnsi="Arial" w:cs="Arial"/>
          <w:lang w:val="en-GB"/>
        </w:rPr>
        <w:tab/>
        <w:t>Gulko B, Hubisz MJ, Gronau I, Siepel A. A method for calculating probabilities of fitness consequences for point mutations across the human genome. Nat Genet. 2015;47: 276–283. doi:10.1038/ng.3196</w:t>
      </w:r>
    </w:p>
    <w:p w14:paraId="00DC70BC" w14:textId="77777777" w:rsidR="004A7EB4" w:rsidRPr="004A7EB4" w:rsidRDefault="004A7EB4" w:rsidP="004A7EB4">
      <w:pPr>
        <w:pStyle w:val="Bibliography"/>
        <w:rPr>
          <w:rFonts w:ascii="Arial" w:hAnsi="Arial" w:cs="Arial"/>
          <w:lang w:val="en-GB"/>
        </w:rPr>
      </w:pPr>
      <w:r w:rsidRPr="004A7EB4">
        <w:rPr>
          <w:rFonts w:ascii="Arial" w:hAnsi="Arial" w:cs="Arial"/>
          <w:lang w:val="en-GB"/>
        </w:rPr>
        <w:t xml:space="preserve">20. </w:t>
      </w:r>
      <w:r w:rsidRPr="004A7EB4">
        <w:rPr>
          <w:rFonts w:ascii="Arial" w:hAnsi="Arial" w:cs="Arial"/>
          <w:lang w:val="en-GB"/>
        </w:rPr>
        <w:tab/>
        <w:t>Kircher M, Witten DM, Jain P, O’Roak BJ, Cooper GM, Shendure J. A general framework for estimating the relative pathogenicity of human genetic variants. Nature Genetics. 2014;46: 310–315. doi:10.1038/ng.2892</w:t>
      </w:r>
    </w:p>
    <w:p w14:paraId="0D2225FB" w14:textId="03B6A991" w:rsidR="00514A54" w:rsidRPr="00A246E6" w:rsidRDefault="00A80BB8">
      <w:pPr>
        <w:pStyle w:val="Bibliographie2"/>
        <w:rPr>
          <w:rFonts w:ascii="Arial" w:hAnsi="Arial" w:cs="Arial"/>
          <w:lang w:val="en-US"/>
        </w:rPr>
      </w:pPr>
      <w:r w:rsidRPr="00E70A8B">
        <w:rPr>
          <w:rFonts w:ascii="Arial" w:hAnsi="Arial" w:cs="Arial"/>
        </w:rPr>
        <w:fldChar w:fldCharType="end"/>
      </w:r>
      <w:bookmarkEnd w:id="96"/>
      <w:bookmarkEnd w:id="97"/>
    </w:p>
    <w:p w14:paraId="5801E3E1" w14:textId="1CB0B9FB" w:rsidR="00514A54" w:rsidRPr="00B72B48" w:rsidRDefault="00514A54">
      <w:pPr>
        <w:rPr>
          <w:rFonts w:ascii="Arial" w:hAnsi="Arial" w:cs="Arial"/>
          <w:lang w:val="en-GB"/>
        </w:rPr>
      </w:pPr>
    </w:p>
    <w:p w14:paraId="404D5B60" w14:textId="77777777" w:rsidR="00B72B48" w:rsidRPr="00B72B48" w:rsidRDefault="00B72B48">
      <w:pPr>
        <w:rPr>
          <w:rFonts w:ascii="Arial" w:hAnsi="Arial" w:cs="Arial"/>
          <w:lang w:val="en-GB"/>
        </w:rPr>
      </w:pPr>
    </w:p>
    <w:sectPr w:rsidR="00B72B48" w:rsidRPr="00B72B48">
      <w:footerReference w:type="default" r:id="rId12"/>
      <w:pgSz w:w="11906" w:h="16838"/>
      <w:pgMar w:top="1417" w:right="1417" w:bottom="1417" w:left="1417" w:header="0" w:footer="593" w:gutter="0"/>
      <w:cols w:space="720"/>
      <w:formProt w:val="0"/>
      <w:docGrid w:linePitch="10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50C8C" w14:textId="77777777" w:rsidR="00515ED8" w:rsidRDefault="00515ED8">
      <w:r>
        <w:separator/>
      </w:r>
    </w:p>
  </w:endnote>
  <w:endnote w:type="continuationSeparator" w:id="0">
    <w:p w14:paraId="2C43B567" w14:textId="77777777" w:rsidR="00515ED8" w:rsidRDefault="00515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OpenSymbol">
    <w:altName w:val="Cambria"/>
    <w:charset w:val="01"/>
    <w:family w:val="roman"/>
    <w:pitch w:val="variable"/>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2D9E3" w14:textId="77777777" w:rsidR="00514A54" w:rsidRDefault="00A80BB8">
    <w:pPr>
      <w:pStyle w:val="Footer"/>
      <w:jc w:val="right"/>
    </w:pPr>
    <w:r>
      <w:rPr>
        <w:rStyle w:val="PageNumber"/>
      </w:rPr>
      <w:fldChar w:fldCharType="begin"/>
    </w:r>
    <w:r>
      <w:rPr>
        <w:rStyle w:val="PageNumber"/>
      </w:rPr>
      <w:instrText>PAGE</w:instrText>
    </w:r>
    <w:r>
      <w:rPr>
        <w:rStyle w:val="PageNumber"/>
      </w:rPr>
      <w:fldChar w:fldCharType="separate"/>
    </w:r>
    <w:r>
      <w:rPr>
        <w:rStyle w:val="PageNumber"/>
      </w:rPr>
      <w:t>14</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943BF" w14:textId="77777777" w:rsidR="00515ED8" w:rsidRDefault="00515ED8">
      <w:r>
        <w:separator/>
      </w:r>
    </w:p>
  </w:footnote>
  <w:footnote w:type="continuationSeparator" w:id="0">
    <w:p w14:paraId="274948A8" w14:textId="77777777" w:rsidR="00515ED8" w:rsidRDefault="00515ED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4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A54"/>
    <w:rsid w:val="000E4C82"/>
    <w:rsid w:val="00174314"/>
    <w:rsid w:val="001B5B84"/>
    <w:rsid w:val="002E2719"/>
    <w:rsid w:val="002E60DC"/>
    <w:rsid w:val="002F047F"/>
    <w:rsid w:val="0030183C"/>
    <w:rsid w:val="00363490"/>
    <w:rsid w:val="00364CB4"/>
    <w:rsid w:val="004A7C66"/>
    <w:rsid w:val="004A7EB4"/>
    <w:rsid w:val="00514A54"/>
    <w:rsid w:val="00515ED8"/>
    <w:rsid w:val="00540634"/>
    <w:rsid w:val="005946E8"/>
    <w:rsid w:val="005B352E"/>
    <w:rsid w:val="007523EE"/>
    <w:rsid w:val="00826FD0"/>
    <w:rsid w:val="00A246E6"/>
    <w:rsid w:val="00A67428"/>
    <w:rsid w:val="00A80BB8"/>
    <w:rsid w:val="00A961F5"/>
    <w:rsid w:val="00AB126D"/>
    <w:rsid w:val="00AC0AD9"/>
    <w:rsid w:val="00B72B48"/>
    <w:rsid w:val="00BA4C46"/>
    <w:rsid w:val="00BD72F7"/>
    <w:rsid w:val="00CA357B"/>
    <w:rsid w:val="00D238C1"/>
    <w:rsid w:val="00D32296"/>
    <w:rsid w:val="00E1114F"/>
    <w:rsid w:val="00E124EE"/>
    <w:rsid w:val="00E55E86"/>
    <w:rsid w:val="00E70A8B"/>
    <w:rsid w:val="00FF064E"/>
  </w:rsids>
  <m:mathPr>
    <m:mathFont m:val="Cambria Math"/>
    <m:brkBin m:val="before"/>
    <m:brkBinSub m:val="--"/>
    <m:smallFrac m:val="0"/>
    <m:dispDef/>
    <m:lMargin m:val="0"/>
    <m:rMargin m:val="0"/>
    <m:defJc m:val="centerGroup"/>
    <m:wrapIndent m:val="1440"/>
    <m:intLim m:val="subSup"/>
    <m:naryLim m:val="undOvr"/>
  </m:mathPr>
  <w:themeFontLang w:val="fr-FR"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1FA59"/>
  <w15:docId w15:val="{A9CD9D79-68BA-2347-913B-92E0D0065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fr-FR"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111"/>
    <w:pPr>
      <w:suppressAutoHyphens/>
    </w:pPr>
    <w:rPr>
      <w:rFonts w:ascii="Times New Roman" w:eastAsia="Times New Roman" w:hAnsi="Times New Roman" w:cs="Times New Roman"/>
      <w:lang w:eastAsia="fr-F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6115F5"/>
    <w:rPr>
      <w:rFonts w:ascii="Lucida Grande" w:eastAsia="Times New Roman" w:hAnsi="Lucida Grande" w:cs="Lucida Grande"/>
      <w:sz w:val="18"/>
      <w:szCs w:val="18"/>
      <w:lang w:eastAsia="fr-FR"/>
    </w:rPr>
  </w:style>
  <w:style w:type="character" w:styleId="Emphasis">
    <w:name w:val="Emphasis"/>
    <w:qFormat/>
    <w:rPr>
      <w:i/>
      <w:iCs/>
    </w:rPr>
  </w:style>
  <w:style w:type="character" w:customStyle="1" w:styleId="ListLabel1">
    <w:name w:val="ListLabel 1"/>
    <w:qFormat/>
    <w:rPr>
      <w:rFonts w:cs="Symbol"/>
    </w:rPr>
  </w:style>
  <w:style w:type="character" w:customStyle="1" w:styleId="ListLabel2">
    <w:name w:val="ListLabel 2"/>
    <w:qFormat/>
    <w:rPr>
      <w:rFonts w:cs="OpenSymbol"/>
    </w:rPr>
  </w:style>
  <w:style w:type="character" w:customStyle="1" w:styleId="ListLabel3">
    <w:name w:val="ListLabel 3"/>
    <w:qFormat/>
    <w:rPr>
      <w:rFonts w:cs="OpenSymbol"/>
    </w:rPr>
  </w:style>
  <w:style w:type="character" w:customStyle="1" w:styleId="ListLabel4">
    <w:name w:val="ListLabel 4"/>
    <w:qFormat/>
    <w:rPr>
      <w:rFonts w:cs="Symbol"/>
    </w:rPr>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InternetLink">
    <w:name w:val="Internet Link"/>
    <w:rPr>
      <w:color w:val="000080"/>
      <w:u w:val="single"/>
      <w:lang w:val="uz-Cyrl-UZ" w:eastAsia="uz-Cyrl-UZ" w:bidi="uz-Cyrl-UZ"/>
    </w:rPr>
  </w:style>
  <w:style w:type="character" w:customStyle="1" w:styleId="En-tteCar">
    <w:name w:val="En-tête Car"/>
    <w:basedOn w:val="DefaultParagraphFont"/>
    <w:uiPriority w:val="99"/>
    <w:qFormat/>
    <w:rsid w:val="006969A0"/>
    <w:rPr>
      <w:rFonts w:ascii="Times New Roman" w:eastAsia="Times New Roman" w:hAnsi="Times New Roman" w:cs="Times New Roman"/>
      <w:lang w:eastAsia="fr-FR"/>
    </w:rPr>
  </w:style>
  <w:style w:type="character" w:customStyle="1" w:styleId="FooterChar">
    <w:name w:val="Footer Char"/>
    <w:basedOn w:val="DefaultParagraphFont"/>
    <w:link w:val="Footer"/>
    <w:uiPriority w:val="99"/>
    <w:qFormat/>
    <w:rsid w:val="006969A0"/>
    <w:rPr>
      <w:rFonts w:ascii="Times New Roman" w:eastAsia="Times New Roman" w:hAnsi="Times New Roman" w:cs="Times New Roman"/>
      <w:lang w:eastAsia="fr-FR"/>
    </w:rPr>
  </w:style>
  <w:style w:type="character" w:styleId="PageNumber">
    <w:name w:val="page number"/>
    <w:basedOn w:val="DefaultParagraphFont"/>
    <w:uiPriority w:val="99"/>
    <w:semiHidden/>
    <w:unhideWhenUsed/>
    <w:qFormat/>
    <w:rsid w:val="006969A0"/>
  </w:style>
  <w:style w:type="character" w:customStyle="1" w:styleId="TitleChar">
    <w:name w:val="Title Char"/>
    <w:basedOn w:val="DefaultParagraphFont"/>
    <w:link w:val="Title"/>
    <w:uiPriority w:val="10"/>
    <w:qFormat/>
    <w:rsid w:val="0065150C"/>
    <w:rPr>
      <w:rFonts w:asciiTheme="majorHAnsi" w:eastAsiaTheme="majorEastAsia" w:hAnsiTheme="majorHAnsi" w:cstheme="majorBidi"/>
      <w:color w:val="17365D" w:themeColor="text2" w:themeShade="BF"/>
      <w:spacing w:val="5"/>
      <w:kern w:val="2"/>
      <w:sz w:val="52"/>
      <w:szCs w:val="52"/>
      <w:lang w:eastAsia="fr-FR"/>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lang w:eastAsia="fr-FR"/>
    </w:rPr>
  </w:style>
  <w:style w:type="character" w:styleId="CommentReference">
    <w:name w:val="annotation reference"/>
    <w:basedOn w:val="DefaultParagraphFont"/>
    <w:uiPriority w:val="99"/>
    <w:semiHidden/>
    <w:unhideWhenUsed/>
    <w:qFormat/>
    <w:rPr>
      <w:sz w:val="16"/>
      <w:szCs w:val="16"/>
    </w:rPr>
  </w:style>
  <w:style w:type="character" w:customStyle="1" w:styleId="ListLabel10">
    <w:name w:val="ListLabel 10"/>
    <w:qFormat/>
    <w:rPr>
      <w:rFonts w:cs="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Symbol"/>
    </w:rPr>
  </w:style>
  <w:style w:type="character" w:customStyle="1" w:styleId="ListLabel14">
    <w:name w:val="ListLabel 14"/>
    <w:qFormat/>
    <w:rPr>
      <w:rFonts w:cs="OpenSymbol"/>
    </w:rPr>
  </w:style>
  <w:style w:type="character" w:customStyle="1" w:styleId="ListLabel15">
    <w:name w:val="ListLabel 15"/>
    <w:qFormat/>
    <w:rPr>
      <w:rFonts w:cs="OpenSymbol"/>
    </w:rPr>
  </w:style>
  <w:style w:type="character" w:customStyle="1" w:styleId="ListLabel16">
    <w:name w:val="ListLabel 16"/>
    <w:qFormat/>
    <w:rPr>
      <w:rFonts w:cs="Symbol"/>
    </w:rPr>
  </w:style>
  <w:style w:type="character" w:customStyle="1" w:styleId="ListLabel17">
    <w:name w:val="ListLabel 17"/>
    <w:qFormat/>
    <w:rPr>
      <w:rFonts w:cs="OpenSymbol"/>
    </w:rPr>
  </w:style>
  <w:style w:type="character" w:customStyle="1" w:styleId="ListLabel18">
    <w:name w:val="ListLabel 18"/>
    <w:qFormat/>
    <w:rPr>
      <w:rFonts w:cs="OpenSymbol"/>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FreeSans"/>
    </w:rPr>
  </w:style>
  <w:style w:type="paragraph" w:customStyle="1" w:styleId="Lgende1">
    <w:name w:val="Légende1"/>
    <w:basedOn w:val="Normal"/>
    <w:qFormat/>
    <w:pPr>
      <w:suppressLineNumbers/>
      <w:spacing w:before="120" w:after="120"/>
    </w:pPr>
    <w:rPr>
      <w:rFonts w:cs="FreeSans"/>
      <w:i/>
      <w:iCs/>
      <w:sz w:val="24"/>
      <w:szCs w:val="24"/>
    </w:rPr>
  </w:style>
  <w:style w:type="paragraph" w:customStyle="1" w:styleId="TableContents">
    <w:name w:val="Table Contents"/>
    <w:basedOn w:val="Normal"/>
    <w:qFormat/>
    <w:rsid w:val="0080264A"/>
    <w:pPr>
      <w:suppressLineNumbers/>
    </w:pPr>
  </w:style>
  <w:style w:type="paragraph" w:styleId="BalloonText">
    <w:name w:val="Balloon Text"/>
    <w:basedOn w:val="Normal"/>
    <w:link w:val="BalloonTextChar"/>
    <w:uiPriority w:val="99"/>
    <w:semiHidden/>
    <w:unhideWhenUsed/>
    <w:qFormat/>
    <w:rsid w:val="006115F5"/>
    <w:rPr>
      <w:rFonts w:ascii="Lucida Grande" w:hAnsi="Lucida Grande" w:cs="Lucida Grande"/>
      <w:sz w:val="18"/>
      <w:szCs w:val="18"/>
    </w:rPr>
  </w:style>
  <w:style w:type="paragraph" w:customStyle="1" w:styleId="TableHeading">
    <w:name w:val="Table Heading"/>
    <w:basedOn w:val="TableContents"/>
    <w:qFormat/>
    <w:pPr>
      <w:jc w:val="center"/>
    </w:pPr>
    <w:rPr>
      <w:b/>
      <w:bCs/>
    </w:rPr>
  </w:style>
  <w:style w:type="paragraph" w:styleId="Header">
    <w:name w:val="header"/>
    <w:basedOn w:val="Normal"/>
    <w:uiPriority w:val="99"/>
    <w:unhideWhenUsed/>
    <w:rsid w:val="006969A0"/>
    <w:pPr>
      <w:tabs>
        <w:tab w:val="center" w:pos="4536"/>
        <w:tab w:val="right" w:pos="9072"/>
      </w:tabs>
    </w:pPr>
  </w:style>
  <w:style w:type="paragraph" w:styleId="Footer">
    <w:name w:val="footer"/>
    <w:basedOn w:val="Normal"/>
    <w:link w:val="FooterChar"/>
    <w:uiPriority w:val="99"/>
    <w:unhideWhenUsed/>
    <w:rsid w:val="006969A0"/>
    <w:pPr>
      <w:tabs>
        <w:tab w:val="center" w:pos="4536"/>
        <w:tab w:val="right" w:pos="9072"/>
      </w:tabs>
    </w:pPr>
  </w:style>
  <w:style w:type="paragraph" w:customStyle="1" w:styleId="Bibliographie1">
    <w:name w:val="Bibliographie1"/>
    <w:basedOn w:val="Normal"/>
    <w:qFormat/>
    <w:rsid w:val="008C21EC"/>
    <w:pPr>
      <w:tabs>
        <w:tab w:val="left" w:pos="380"/>
      </w:tabs>
      <w:spacing w:line="480" w:lineRule="auto"/>
      <w:ind w:left="384" w:hanging="384"/>
    </w:pPr>
  </w:style>
  <w:style w:type="paragraph" w:styleId="Title">
    <w:name w:val="Title"/>
    <w:basedOn w:val="Normal"/>
    <w:next w:val="Normal"/>
    <w:link w:val="TitleChar"/>
    <w:uiPriority w:val="10"/>
    <w:qFormat/>
    <w:rsid w:val="0065150C"/>
    <w:pPr>
      <w:pBdr>
        <w:bottom w:val="single" w:sz="8" w:space="4" w:color="4F81BD"/>
      </w:pBdr>
      <w:spacing w:after="300"/>
      <w:contextualSpacing/>
    </w:pPr>
    <w:rPr>
      <w:rFonts w:asciiTheme="majorHAnsi" w:eastAsiaTheme="majorEastAsia" w:hAnsiTheme="majorHAnsi" w:cstheme="majorBidi"/>
      <w:color w:val="17365D" w:themeColor="text2" w:themeShade="BF"/>
      <w:spacing w:val="5"/>
      <w:kern w:val="2"/>
      <w:sz w:val="52"/>
      <w:szCs w:val="52"/>
    </w:rPr>
  </w:style>
  <w:style w:type="paragraph" w:customStyle="1" w:styleId="Bibliographie2">
    <w:name w:val="Bibliographie2"/>
    <w:basedOn w:val="Normal"/>
    <w:qFormat/>
    <w:rsid w:val="00B338FD"/>
    <w:pPr>
      <w:spacing w:after="240"/>
    </w:pPr>
    <w:rPr>
      <w:lang w:val="en-GB"/>
    </w:rPr>
  </w:style>
  <w:style w:type="paragraph" w:styleId="Revision">
    <w:name w:val="Revision"/>
    <w:uiPriority w:val="99"/>
    <w:semiHidden/>
    <w:qFormat/>
    <w:rsid w:val="007E6549"/>
    <w:rPr>
      <w:rFonts w:ascii="Times New Roman" w:eastAsia="Times New Roman" w:hAnsi="Times New Roman" w:cs="Times New Roman"/>
      <w:lang w:eastAsia="fr-FR"/>
    </w:rPr>
  </w:style>
  <w:style w:type="paragraph" w:styleId="CommentText">
    <w:name w:val="annotation text"/>
    <w:basedOn w:val="Normal"/>
    <w:link w:val="CommentTextChar"/>
    <w:uiPriority w:val="99"/>
    <w:semiHidden/>
    <w:unhideWhenUsed/>
    <w:qFormat/>
  </w:style>
  <w:style w:type="paragraph" w:styleId="Bibliography">
    <w:name w:val="Bibliography"/>
    <w:basedOn w:val="Normal"/>
    <w:next w:val="Normal"/>
    <w:uiPriority w:val="37"/>
    <w:unhideWhenUsed/>
    <w:rsid w:val="004A7EB4"/>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wmf"/><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13</Pages>
  <Words>27618</Words>
  <Characters>157429</Characters>
  <Application>Microsoft Office Word</Application>
  <DocSecurity>0</DocSecurity>
  <Lines>1311</Lines>
  <Paragraphs>36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4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ues Roest Crollius</dc:creator>
  <dc:description/>
  <cp:lastModifiedBy>Me</cp:lastModifiedBy>
  <cp:revision>4</cp:revision>
  <dcterms:created xsi:type="dcterms:W3CDTF">2022-04-25T13:58:00Z</dcterms:created>
  <dcterms:modified xsi:type="dcterms:W3CDTF">2022-04-25T14: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4"&gt;&lt;session id="N2TmSgj1"/&gt;&lt;style id="http://www.zotero.org/styles/plos-genetics" hasBibliography="1" bibliographyStyleHasBeenSet="1"/&gt;&lt;prefs&gt;&lt;pref name="fieldType" value="Field"/&gt;&lt;pref name="delayCitationUpda</vt:lpwstr>
  </property>
  <property fmtid="{D5CDD505-2E9C-101B-9397-08002B2CF9AE}" pid="9" name="ZOTERO_PREF_2">
    <vt:lpwstr>tes" value="true"/&gt;&lt;pref name="dontAskDelayCitationUpdates" value="true"/&gt;&lt;/prefs&gt;&lt;/data&gt;</vt:lpwstr>
  </property>
</Properties>
</file>